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E498DD5" w14:textId="77777777" w:rsidR="001C4134" w:rsidRPr="00CB6505" w:rsidRDefault="001C4134" w:rsidP="00874F06">
      <w:pPr>
        <w:spacing w:after="0" w:line="240" w:lineRule="auto"/>
        <w:jc w:val="center"/>
        <w:rPr>
          <w:rFonts w:ascii="Inter-Bold" w:eastAsia="Times New Roman" w:hAnsi="Inter-Bold" w:cs="Times New Roman"/>
          <w:b/>
          <w:bCs/>
          <w:color w:val="000000"/>
          <w:sz w:val="60"/>
          <w:szCs w:val="60"/>
        </w:rPr>
      </w:pPr>
      <w:proofErr w:type="spellStart"/>
      <w:r w:rsidRPr="00CB6505">
        <w:rPr>
          <w:rFonts w:ascii="Inter-Bold" w:eastAsia="Times New Roman" w:hAnsi="Inter-Bold" w:cs="Times New Roman"/>
          <w:b/>
          <w:bCs/>
          <w:color w:val="000000"/>
          <w:sz w:val="60"/>
          <w:szCs w:val="60"/>
        </w:rPr>
        <w:t>Propuesta</w:t>
      </w:r>
      <w:proofErr w:type="spellEnd"/>
    </w:p>
    <w:p w14:paraId="21A30E5F" w14:textId="77777777" w:rsidR="00A77EFE" w:rsidRPr="00CB6505" w:rsidRDefault="00A77EFE" w:rsidP="001C4134">
      <w:pPr>
        <w:spacing w:after="0" w:line="240" w:lineRule="auto"/>
        <w:rPr>
          <w:rFonts w:ascii="Inter-Bold" w:eastAsia="Times New Roman" w:hAnsi="Inter-Bold" w:cs="Times New Roman"/>
          <w:b/>
          <w:bCs/>
          <w:color w:val="000000"/>
          <w:sz w:val="60"/>
          <w:szCs w:val="60"/>
        </w:rPr>
      </w:pPr>
    </w:p>
    <w:p w14:paraId="2652DC19" w14:textId="77777777" w:rsidR="0089573B" w:rsidRPr="00CB6505" w:rsidRDefault="001C4134" w:rsidP="001C4134">
      <w:pPr>
        <w:spacing w:after="0" w:line="240" w:lineRule="auto"/>
        <w:rPr>
          <w:rFonts w:ascii="Inter-Bold" w:eastAsia="Times New Roman" w:hAnsi="Inter-Bold" w:cs="Times New Roman"/>
          <w:b/>
          <w:bCs/>
          <w:color w:val="000000"/>
          <w:sz w:val="56"/>
          <w:szCs w:val="56"/>
        </w:rPr>
      </w:pPr>
      <w:proofErr w:type="spellStart"/>
      <w:r w:rsidRPr="00CB6505">
        <w:rPr>
          <w:rFonts w:ascii="Inter-Bold" w:eastAsia="Times New Roman" w:hAnsi="Inter-Bold" w:cs="Times New Roman"/>
          <w:b/>
          <w:bCs/>
          <w:color w:val="000000"/>
          <w:sz w:val="56"/>
          <w:szCs w:val="56"/>
        </w:rPr>
        <w:t>Título</w:t>
      </w:r>
      <w:proofErr w:type="spellEnd"/>
    </w:p>
    <w:p w14:paraId="16D3062A" w14:textId="0C50F680" w:rsidR="001C4134" w:rsidRDefault="001C4134" w:rsidP="001C4134">
      <w:pPr>
        <w:spacing w:after="0" w:line="240" w:lineRule="auto"/>
        <w:rPr>
          <w:rFonts w:ascii="Inter-Regular" w:eastAsia="Times New Roman" w:hAnsi="Inter-Regular" w:cs="Times New Roman"/>
          <w:color w:val="000000"/>
          <w:sz w:val="24"/>
          <w:szCs w:val="24"/>
        </w:rPr>
      </w:pPr>
      <w:r w:rsidRPr="001C4134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The “</w:t>
      </w:r>
      <w:proofErr w:type="spellStart"/>
      <w:r w:rsidR="0089573B" w:rsidRPr="001C4134">
        <w:rPr>
          <w:rFonts w:ascii="Inter-Regular" w:eastAsia="Times New Roman" w:hAnsi="Inter-Regular" w:cs="Times New Roman"/>
          <w:color w:val="000000"/>
          <w:sz w:val="24"/>
          <w:szCs w:val="24"/>
        </w:rPr>
        <w:t>SpanishMedica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LLM</w:t>
      </w:r>
      <w:proofErr w:type="spellEnd"/>
      <w:r w:rsidR="0089573B" w:rsidRPr="001C4134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</w:t>
      </w:r>
      <w:proofErr w:type="gramStart"/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“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>a</w:t>
      </w:r>
      <w:proofErr w:type="gramEnd"/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 Large Language Model (LLM) 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</w:rPr>
        <w:t>on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medical do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</w:rPr>
        <w:t>main</w:t>
      </w:r>
      <w:r w:rsidR="0089573B" w:rsidRPr="0089573B">
        <w:rPr>
          <w:rFonts w:ascii="Inter-Regular" w:eastAsia="Times New Roman" w:hAnsi="Inter-Regular" w:cs="Times New Roman"/>
          <w:color w:val="000000"/>
          <w:sz w:val="24"/>
          <w:szCs w:val="24"/>
        </w:rPr>
        <w:t xml:space="preserve"> for Spanish language</w:t>
      </w:r>
    </w:p>
    <w:p w14:paraId="42B65A64" w14:textId="77777777" w:rsidR="00A77EFE" w:rsidRPr="001C4134" w:rsidRDefault="00A77EFE" w:rsidP="001C4134">
      <w:pPr>
        <w:spacing w:after="0" w:line="240" w:lineRule="auto"/>
        <w:rPr>
          <w:rFonts w:ascii="Inter-Regular" w:eastAsia="Times New Roman" w:hAnsi="Inter-Regular" w:cs="Times New Roman"/>
          <w:color w:val="000000"/>
          <w:sz w:val="24"/>
          <w:szCs w:val="24"/>
        </w:rPr>
      </w:pPr>
    </w:p>
    <w:p w14:paraId="5E45C6FB" w14:textId="25B9629B" w:rsidR="0089573B" w:rsidRDefault="001C4134" w:rsidP="001C4134">
      <w:pPr>
        <w:spacing w:after="0" w:line="240" w:lineRule="auto"/>
        <w:rPr>
          <w:rFonts w:ascii="Inter-Bold" w:eastAsia="Times New Roman" w:hAnsi="Inter-Bold" w:cs="Times New Roman"/>
          <w:b/>
          <w:bCs/>
          <w:color w:val="000000"/>
          <w:sz w:val="56"/>
          <w:szCs w:val="56"/>
          <w:lang w:val="es-419"/>
        </w:rPr>
      </w:pPr>
      <w:r w:rsidRPr="001C4134">
        <w:rPr>
          <w:rFonts w:ascii="Inter-Bold" w:eastAsia="Times New Roman" w:hAnsi="Inter-Bold" w:cs="Times New Roman"/>
          <w:b/>
          <w:bCs/>
          <w:color w:val="000000"/>
          <w:sz w:val="56"/>
          <w:szCs w:val="56"/>
          <w:lang w:val="es-419"/>
        </w:rPr>
        <w:t>Motivación</w:t>
      </w:r>
    </w:p>
    <w:p w14:paraId="3FD4BCE2" w14:textId="7DC6B1A4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Actualmente, en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lataformas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como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 w:rsidR="00011050">
        <w:rPr>
          <w:rStyle w:val="Refdenotaalpie"/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ootnoteReference w:id="1"/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no existen modelos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re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-e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ntrenados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xclusivamente en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spañol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sobre el dominio m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é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ico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begin"/>
      </w:r>
      <w:r w:rsidR="00195E6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 ADDIN ZOTERO_ITEM CSL_CITATION {"citationID":"t5kGsPmq","properties":{"formattedCitation":"[1], [2]","plainCitation":"[1], [2]","noteIndex":0},"citationItems":[{"id":"7G0MfjQL/mQrERktg","uris":["http://zotero.org/users/local/zYJRGkmq/items/ZA3XLTCI"],"itemData":{"id":802,"type":"article-journal","container-title":"arXiv preprint arXiv:2308.02199","title":"A Survey of Spanish Clinical Language Models","author":[{"family":"Subies","given":"Guillem Garc</w:instrText>
      </w:r>
      <w:r w:rsidR="00195E64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195E6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"},{"family":"Jim</w:instrText>
      </w:r>
      <w:r w:rsidR="00195E64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195E6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ez","given":"</w:instrText>
      </w:r>
      <w:r w:rsidR="00195E64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195E6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lvaro Barbero"},{"family":"Fern</w:instrText>
      </w:r>
      <w:r w:rsidR="00195E64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195E6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dez","given":"Paloma Mart</w:instrText>
      </w:r>
      <w:r w:rsidR="00195E64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195E6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nez"}],"issued":{"date-parts":[["2023"]]}}},{"id":811,"uris":["http://zotero.org/users/local/zYJRGkmq/items/P4SNYSIX"],"itemData":{"id":811,"type":"paper-conference","container-title":"IberLEF@ SEPLN","page":"796-802","title":"Spanish Pre-Trained Language Models for HealthCare Industry.","author":[{"family":"Harkawat","given":"Jalaj"},{"family":"Vaidhya","given":"Tejas"}],"issued":{"date-parts":[["2021"]]}}}],"schema":"https://github.com/citation-style-language/schema/raw/master/csl-citation.json"} </w:instrTex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separate"/>
      </w:r>
      <w:r w:rsidR="00B51557" w:rsidRPr="00B51557">
        <w:rPr>
          <w:rFonts w:ascii="Inter-Regular" w:hAnsi="Inter-Regular"/>
          <w:sz w:val="24"/>
          <w:lang w:val="es-419"/>
        </w:rPr>
        <w:t>[1], [2]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end"/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1B9403CE" w14:textId="77777777" w:rsidR="004208D9" w:rsidRDefault="004208D9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2193D92F" w14:textId="0668E48C" w:rsidR="0089573B" w:rsidRDefault="00702F7A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a existencia de más de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600 millones de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ersonas que son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hablantes del idioma español 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ugiere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la necesidad de crear recursos como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os</w:t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proofErr w:type="spellStart"/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</w:t>
      </w:r>
      <w:proofErr w:type="spellEnd"/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que permita la consulta en diversas formas para la obtención de información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médica de forma libre y segura, cumpliendo con varios objetivos del milenio propuestos por la ONU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begin"/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 ADDIN ZOTERO_ITEM CSL_CITATION {"citationID":"tuzhyU96","properties":{"formattedCitation":"[3], [4]","plainCitation":"[3], [4]","noteIndex":0},"citationItems":[{"id":879,"uris":["http://zotero.org/users/local/zYJRGkmq/items/Y5PBM45L"],"itemData":{"id":879,"type":"article-journal","container-title":"Revista En-Contexto","issue":"12","note":"ISBN: 2711-0044","page":"69-91","title":"De los Objetivos de Desarrollo del Milenio (ODM) a los Objetivos de Desarrollo Sostenible (ODS): una oportunidad para la educac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ó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 sostenible con perspectiva de g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eros","volume":"8","author":[{"family":"Pulgar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","given":"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gela Mar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 Botero"}],"issued":{"date-parts":[["2020"]]}}},{"id":878,"uris":["http://zotero.org/users/local/zYJRGkmq/items/X756JMI3"],"itemData":{"id":878,"type":"article-journal","container-title":"methaodos.","page":"77","title":"Latin America in Spanish press: A geopolitical analysis about Ibero-America Summits held in Spain","volume":"60","author":[{"family":"Caja","given":"Asunc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ó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 G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lvez"},{"family":"Heras Gonz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lez","given":"Mariano Garc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a","non-dropping-particle":"de las"}]}}],"schema":"https://github.com/citation-style-language/schema/raw/master/csl-citation.json"} 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separate"/>
      </w:r>
      <w:r w:rsidR="00CB6505" w:rsidRPr="00CB6505">
        <w:rPr>
          <w:rFonts w:ascii="Inter-Regular" w:hAnsi="Inter-Regular"/>
          <w:sz w:val="24"/>
          <w:lang w:val="es-419"/>
        </w:rPr>
        <w:t>[3], [4]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end"/>
      </w:r>
      <w:r w:rsidR="0089573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. </w:t>
      </w:r>
    </w:p>
    <w:p w14:paraId="7243DEDB" w14:textId="77777777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7D591448" w14:textId="5C4970D0" w:rsidR="00863046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El proceso de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re-entrenamiento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autoajuste de un LLM necesita de información como materia prima para el aprendizaje.  En la actualidad existen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al menos 5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onjuntos de datos en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lataformas como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</w:t>
      </w:r>
      <w:proofErr w:type="spellStart"/>
      <w:proofErr w:type="gramStart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.ej</w:t>
      </w:r>
      <w:proofErr w:type="spellEnd"/>
      <w:proofErr w:type="gramEnd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: </w:t>
      </w:r>
      <w:proofErr w:type="spellStart"/>
      <w:r w:rsidR="00B83862" w:rsidRP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enguajeNaturalAI</w:t>
      </w:r>
      <w:proofErr w:type="spellEnd"/>
      <w:r w:rsidR="00B83862" w:rsidRP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/</w:t>
      </w:r>
      <w:proofErr w:type="spellStart"/>
      <w:r w:rsidR="00B83862" w:rsidRP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casos_clinicos_tratamiento</w:t>
      </w:r>
      <w:proofErr w:type="spellEnd"/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, )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ara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e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r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utilizados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e alguna forma en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l entrenamiento de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stos no tienen igual objetivo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formato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la cantidad de información no es suficiente para el preentrenamiento de un LLM.</w:t>
      </w:r>
    </w:p>
    <w:p w14:paraId="5125AE01" w14:textId="77777777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63C33854" w14:textId="176457A3" w:rsidR="00863046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Otros investigadores han creado diferentes iniciativas con distintos formatos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p.ej.; </w:t>
      </w:r>
      <w:proofErr w:type="spellStart"/>
      <w:r w:rsidR="00011050" w:rsidRP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MedLexSp</w:t>
      </w:r>
      <w:proofErr w:type="spellEnd"/>
      <w:r w:rsidR="00011050">
        <w:rPr>
          <w:rStyle w:val="Refdenotaalpie"/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ootnoteReference w:id="2"/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objetivos 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begin"/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 ADDIN ZOTERO_ITEM CSL_CITATION {"citationID":"UA5jh39N","properties":{"formattedCitation":"[2], [5], [6], [7]","plainCitation":"[2], [5], [6], [7]","noteIndex":0},"citationItems":[{"id":874,"uris":["http://zotero.org/users/local/zYJRGkmq/items/DJK2P2WI"],"itemData":{"id":874,"type":"paper-conference","container-title":"Proceedings of the 3rd clinical natural language processing workshop","page":"291-300","title":"The Chilean Waiting List Corpus: a new resource for clinical named entity recognition in Spanish","author":[{"family":"B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ez","given":"Pablo"},{"family":"Villena","given":"Fab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"},{"family":"Rojas","given":"Mat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s"},{"family":"Dur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á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n","given":"Manuel"},{"family":"Dunstan","given":"Jocelyn"}],"issued":{"date-parts":[["2020"]]}}},{"id":811,"uris":["http://zotero.org/users/local/zYJRGkmq/items/P4SNYSIX"],"itemData":{"id":811,"type":"paper-conference","container-title":"IberLEF@ SEPLN","page":"796-802","title":"Spanish Pre-Trained Language Models for HealthCare Industry.","author":[{"family":"Harkawat","given":"Jalaj"},{"family":"Vaidhya","given":"Tejas"}],"issued":{"date-parts":[["2021"]]}}},{"id":876,"uris":["http://zotero.org/users/local/zYJRGkmq/items/2CZ5FXK9"],"itemData":{"id":876,"type":"article-journal","container-title":"Journal of Biomedical Semantics","issue":"1","note":"ISBN: 2041-1480\npublisher: Springer","page":"2","title":"MedLexSp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–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a medical lexicon for Spanish medical natural language processing","volume":"14","author":[{"family":"Campillos-Llanos","given":"Leonardo"}],"issued":{"date-parts":[["2023"]]}},"label":"page"},{"id":800,"uris":["http://zotero.org/users/local/zYJRGkmq/items/VIQ724RD"],"itemData":{"id":800,"type":"paper-conference","container-title":"Proceedings of the 21st Workshop on Biomedical Language Processing","page":"193-199","title":"Pretrained biomedical language models for clinical NLP in Spanish","author":[{"family":"Carrino","given":"Casimiro Pio"},{"family":"Llop","given":"Joan"},{"family":"P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à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mies","given":"Marc"},{"family":"Gut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rrez-Fandi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ñ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o","given":"Asier"},{"family":"Armengol-Estap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é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>","given":"Jordi"},{"family":"Silveira-Ocampo","given":"Joaqu</w:instrText>
      </w:r>
      <w:r w:rsidR="00CB6505">
        <w:rPr>
          <w:rFonts w:ascii="Inter-Regular" w:eastAsia="Times New Roman" w:hAnsi="Inter-Regular" w:cs="Times New Roman" w:hint="eastAsia"/>
          <w:color w:val="000000"/>
          <w:sz w:val="24"/>
          <w:szCs w:val="24"/>
          <w:lang w:val="es-419"/>
        </w:rPr>
        <w:instrText>í</w:instrTex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instrText xml:space="preserve">n"},{"family":"Valencia","given":"Alfonso"},{"family":"Gonzalez-Agirre","given":"Aitor"},{"family":"Villegas","given":"Marta"}],"issued":{"date-parts":[["2022"]]}}}],"schema":"https://github.com/citation-style-language/schema/raw/master/csl-citation.json"} </w:instrTex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separate"/>
      </w:r>
      <w:r w:rsidR="00CB6505" w:rsidRPr="00CB6505">
        <w:rPr>
          <w:rFonts w:ascii="Inter-Regular" w:hAnsi="Inter-Regular"/>
          <w:sz w:val="24"/>
          <w:lang w:val="es-419"/>
        </w:rPr>
        <w:t>[2], [5], [6], [7]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fldChar w:fldCharType="end"/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que pueden ser empleados en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la creación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e un LLM para el dominio médico en español, pero no han sido agrupados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</w:t>
      </w:r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organizados para permitir ser utilizados como fuente de conocimiento de </w:t>
      </w:r>
      <w:proofErr w:type="spellStart"/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s</w:t>
      </w:r>
      <w:proofErr w:type="spellEnd"/>
      <w:r w:rsid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22364DAD" w14:textId="77777777" w:rsidR="00863046" w:rsidRDefault="00863046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1D1197A9" w14:textId="1193088A" w:rsidR="00863046" w:rsidRDefault="00863046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ara enfrentar estos retos: La existencia de pocos recursos o conjuntos de datos 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del dominio médico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ara el entrenamiento </w:t>
      </w:r>
      <w:r w:rsidR="00702F7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o autoajuste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de un LLM en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idioma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español y la no existencia de un LLM en este idioma para 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s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te</w:t>
      </w:r>
      <w:r w:rsidR="00B5155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ominio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roponemos:</w:t>
      </w:r>
    </w:p>
    <w:p w14:paraId="17944781" w14:textId="2C5CC4B1" w:rsidR="00863046" w:rsidRDefault="00863046" w:rsidP="00FD7495">
      <w:pPr>
        <w:pStyle w:val="Prrafodelista"/>
        <w:numPr>
          <w:ilvl w:val="0"/>
          <w:numId w:val="1"/>
        </w:num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Generar un conjunto de datos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ara la plataforma </w:t>
      </w:r>
      <w:proofErr w:type="spellStart"/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que permita agrupar varios de los corpus, resultados de investigaciones, diccionarios o plataformas en internet (p.ej.; Wikipedia, MedlinePlus) sobre el dominio médico en idioma español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ara el uso posterior de la comunidad de investigadores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n el entrenamiento de </w:t>
      </w:r>
      <w:proofErr w:type="spellStart"/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LMs</w:t>
      </w:r>
      <w:proofErr w:type="spellEnd"/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778576D0" w14:textId="2C7595E4" w:rsidR="0089573B" w:rsidRPr="00863046" w:rsidRDefault="00863046" w:rsidP="00FD7495">
      <w:pPr>
        <w:pStyle w:val="Prrafodelista"/>
        <w:numPr>
          <w:ilvl w:val="0"/>
          <w:numId w:val="1"/>
        </w:num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Proponer la creación de un LLM mediante </w:t>
      </w:r>
      <w:proofErr w:type="spellStart"/>
      <w:r w:rsidRP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re-entrenamiento</w:t>
      </w:r>
      <w:proofErr w:type="spellEnd"/>
      <w:r w:rsidRPr="00863046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autoajuste para el dominio médico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 Ajustando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sta tarea o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reto a que </w:t>
      </w:r>
      <w:r w:rsidR="00011050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t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iene un</w:t>
      </w:r>
      <w:r w:rsidRPr="00863046">
        <w:rPr>
          <w:rFonts w:ascii="Inter-Regular" w:hAnsi="Inter-Regular"/>
          <w:color w:val="000000"/>
          <w:sz w:val="24"/>
          <w:szCs w:val="24"/>
          <w:lang w:val="es-419"/>
        </w:rPr>
        <w:t xml:space="preserve"> alto costo computacional, lo que resulta en un costo económico y medioambiental elevado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y el tiempo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 xml:space="preserve"> reducido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</w:t>
      </w:r>
      <w:r>
        <w:rPr>
          <w:rFonts w:ascii="Inter-Regular" w:hAnsi="Inter-Regular"/>
          <w:color w:val="000000"/>
          <w:sz w:val="24"/>
          <w:szCs w:val="24"/>
          <w:lang w:val="es-419"/>
        </w:rPr>
        <w:lastRenderedPageBreak/>
        <w:t xml:space="preserve">para el desarrollo de una propuesta en el 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>marco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del 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>Hackathon</w:t>
      </w:r>
      <w:r>
        <w:rPr>
          <w:rFonts w:ascii="Inter-Regular" w:hAnsi="Inter-Regular"/>
          <w:color w:val="000000"/>
          <w:sz w:val="24"/>
          <w:szCs w:val="24"/>
          <w:lang w:val="es-419"/>
        </w:rPr>
        <w:t xml:space="preserve"> 2024</w:t>
      </w:r>
      <w:r w:rsidR="00011050">
        <w:rPr>
          <w:rFonts w:ascii="Inter-Regular" w:hAnsi="Inter-Regular"/>
          <w:color w:val="000000"/>
          <w:sz w:val="24"/>
          <w:szCs w:val="24"/>
          <w:lang w:val="es-419"/>
        </w:rPr>
        <w:t xml:space="preserve"> de la organización Somos NLP, en el cual surge la propuesta</w:t>
      </w:r>
      <w:r>
        <w:rPr>
          <w:rFonts w:ascii="Inter-Regular" w:hAnsi="Inter-Regular"/>
          <w:color w:val="000000"/>
          <w:sz w:val="24"/>
          <w:szCs w:val="24"/>
          <w:lang w:val="es-419"/>
        </w:rPr>
        <w:t>.</w:t>
      </w:r>
    </w:p>
    <w:p w14:paraId="7023D11B" w14:textId="77777777" w:rsidR="0089573B" w:rsidRDefault="0089573B" w:rsidP="00FD7495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</w:p>
    <w:p w14:paraId="12357416" w14:textId="5379D9B8" w:rsidR="00A77EFE" w:rsidRDefault="00011050" w:rsidP="00B83862">
      <w:pPr>
        <w:spacing w:after="0" w:line="240" w:lineRule="auto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l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onjunto de datos 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e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categorizará por temas 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entro de la medicina, e incluirán el número de tokens por cada tema, el tipo de tarea para la que podrían ser usada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la información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, y si están anotados o son texto libre.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ste corpus será donado al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hackathon para que </w:t>
      </w:r>
      <w:r w:rsidR="004208D9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los investigadores y 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organizaciones puedan hacer uso de ello</w:t>
      </w:r>
      <w:r w:rsidR="00CB6505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y el código para la creación como código abierto</w:t>
      </w:r>
      <w:r w:rsidR="00AA2B3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open </w:t>
      </w:r>
      <w:proofErr w:type="spellStart"/>
      <w:r w:rsidR="00AA2B3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source</w:t>
      </w:r>
      <w:proofErr w:type="spellEnd"/>
      <w:r w:rsidR="00AA2B3A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  <w:r w:rsidR="001C4134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3B545F3C" w14:textId="77777777" w:rsidR="00B83862" w:rsidRDefault="00B83862" w:rsidP="00B83862">
      <w:pPr>
        <w:spacing w:after="0" w:line="240" w:lineRule="auto"/>
        <w:jc w:val="both"/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</w:pPr>
    </w:p>
    <w:p w14:paraId="59D0CDD9" w14:textId="251E3073" w:rsidR="004208D9" w:rsidRDefault="001C4134" w:rsidP="00FD7495">
      <w:pPr>
        <w:jc w:val="both"/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</w:pPr>
      <w:r w:rsidRPr="001C4134"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  <w:t>Organización</w:t>
      </w:r>
      <w:r w:rsidR="005D1198">
        <w:rPr>
          <w:rFonts w:ascii="Inter-Bold" w:eastAsia="Times New Roman" w:hAnsi="Inter-Bold" w:cs="Times New Roman"/>
          <w:b/>
          <w:bCs/>
          <w:color w:val="000000"/>
          <w:sz w:val="60"/>
          <w:szCs w:val="60"/>
          <w:lang w:val="es-419"/>
        </w:rPr>
        <w:t xml:space="preserve"> y Tareas</w:t>
      </w:r>
    </w:p>
    <w:p w14:paraId="2423D36B" w14:textId="080844F8" w:rsidR="00A77EFE" w:rsidRDefault="001C4134" w:rsidP="00FD7495">
      <w:p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ada persona 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e le asignará una o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varias </w:t>
      </w:r>
      <w:r w:rsidR="00B83862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fuentes</w:t>
      </w:r>
      <w:r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e información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con el objetivo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de </w:t>
      </w:r>
      <w:r w:rsidR="00B83862"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xtraer</w:t>
      </w:r>
      <w:r w:rsidRPr="001C4134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todo su contenido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y</w:t>
      </w:r>
      <w:r w:rsidR="00A77EFE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rganizar la información propuesta en cada fuente.</w:t>
      </w:r>
    </w:p>
    <w:p w14:paraId="5A46CFC6" w14:textId="1F46BD90" w:rsidR="00A77EFE" w:rsidRDefault="00A77EFE" w:rsidP="00FD7495">
      <w:p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A tener en cuenta: </w:t>
      </w:r>
    </w:p>
    <w:p w14:paraId="2F6CE599" w14:textId="18D279B9" w:rsidR="00A77EFE" w:rsidRPr="009F128B" w:rsidRDefault="00B83862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L</w:t>
      </w:r>
      <w:r w:rsidR="00A77EFE"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a fuente de donde procede la información y el tipo de licencia que esta posee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para copiar o usar la misma</w:t>
      </w:r>
      <w:r w:rsidR="00A77EFE"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.</w:t>
      </w:r>
    </w:p>
    <w:p w14:paraId="215DA02B" w14:textId="094D3F0D" w:rsidR="00A77EFE" w:rsidRDefault="00A77EFE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Contar los tokens totales presente en esta</w:t>
      </w:r>
      <w:r w:rsidR="00B83862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fuente de</w:t>
      </w: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información.</w:t>
      </w:r>
    </w:p>
    <w:p w14:paraId="3BF523BA" w14:textId="05D36B1D" w:rsidR="00516FE3" w:rsidRPr="009F128B" w:rsidRDefault="00516FE3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enso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n Mbyte o Gigabytes.</w:t>
      </w:r>
    </w:p>
    <w:p w14:paraId="0470B93E" w14:textId="49F5A6D2" w:rsidR="00A77EFE" w:rsidRDefault="00A77EFE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i se encuentra dividida por diferentes tópicos (p.ej.; temas, tratamientos, </w:t>
      </w:r>
      <w:r w:rsidR="000C6617"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iagnósticos, Q</w:t>
      </w: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&amp;A, texto libre) o es una única fuente como pudiera ser un libro.</w:t>
      </w:r>
    </w:p>
    <w:p w14:paraId="0C0DF57F" w14:textId="3126C0AB" w:rsidR="009F128B" w:rsidRPr="009F128B" w:rsidRDefault="009F128B" w:rsidP="009F128B">
      <w:pPr>
        <w:pStyle w:val="Prrafodelista"/>
        <w:numPr>
          <w:ilvl w:val="0"/>
          <w:numId w:val="3"/>
        </w:num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En caso que la fuente de información asignada no se ajuste a la organización propuesta para el conjunto de datos, consultar con Dionis para </w:t>
      </w:r>
      <w:r w:rsidR="000C661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revisar si hace falta extender la estructura propuesta.</w:t>
      </w:r>
    </w:p>
    <w:p w14:paraId="6153635A" w14:textId="1CFCBD3E" w:rsidR="00A77EFE" w:rsidRDefault="00A77EFE" w:rsidP="00FD7495">
      <w:pPr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Se propone por cada </w:t>
      </w:r>
      <w:r w:rsid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entrada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o documento en la fuente de información organizarla en un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datase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e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hugginface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de la siguiente forma:</w:t>
      </w:r>
    </w:p>
    <w:p w14:paraId="15E1269A" w14:textId="2DB72A48" w:rsidR="00A77EFE" w:rsidRDefault="00A77EFE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raw_tex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:</w:t>
      </w:r>
      <w:r w:rsidR="000C6617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Texto asociado al documento, pregunta, caso clínico u otro tipo de información.</w:t>
      </w:r>
    </w:p>
    <w:p w14:paraId="1FD1F504" w14:textId="7446A17C" w:rsidR="009F128B" w:rsidRDefault="009F128B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0C6617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topic</w:t>
      </w:r>
      <w:proofErr w:type="spellEnd"/>
      <w:r w:rsidRPr="000C6617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: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(puede ser tratamiento, diagnostico, </w:t>
      </w:r>
      <w:proofErr w:type="gram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tema,  respuesta</w:t>
      </w:r>
      <w:proofErr w:type="gram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a pregunta, o estar vacío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.ej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en el texto abierto)</w:t>
      </w:r>
    </w:p>
    <w:p w14:paraId="0606BDFA" w14:textId="700B0B73" w:rsidR="009F128B" w:rsidRPr="009F128B" w:rsidRDefault="009F128B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speciality</w:t>
      </w:r>
      <w:proofErr w:type="spellEnd"/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: (especialidad médica a la que se relaciona el </w:t>
      </w:r>
      <w:proofErr w:type="spellStart"/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raw</w:t>
      </w:r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_tex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 </w:t>
      </w:r>
      <w:proofErr w:type="spellStart"/>
      <w:proofErr w:type="gram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p.ej</w:t>
      </w:r>
      <w:proofErr w:type="spellEnd"/>
      <w:proofErr w:type="gram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: cardiología, cirugía, otros</w:t>
      </w:r>
      <w:r w:rsidRPr="009F128B"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</w:p>
    <w:p w14:paraId="45C4ED72" w14:textId="3CC5378E" w:rsidR="009F128B" w:rsidRPr="009F128B" w:rsidRDefault="009F128B" w:rsidP="000C6617">
      <w:pPr>
        <w:ind w:left="720"/>
        <w:jc w:val="both"/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eastAsia="Times New Roman" w:hAnsi="Inter-Regular" w:cs="Times New Roman"/>
          <w:b/>
          <w:bCs/>
          <w:color w:val="000000"/>
          <w:sz w:val="24"/>
          <w:szCs w:val="24"/>
          <w:lang w:val="es-419"/>
        </w:rPr>
        <w:t>raw_text_type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: (puede ser caso clínico,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open_text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 xml:space="preserve">, </w:t>
      </w:r>
      <w:proofErr w:type="spellStart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question</w:t>
      </w:r>
      <w:proofErr w:type="spellEnd"/>
      <w:r>
        <w:rPr>
          <w:rFonts w:ascii="Inter-Regular" w:eastAsia="Times New Roman" w:hAnsi="Inter-Regular" w:cs="Times New Roman"/>
          <w:color w:val="000000"/>
          <w:sz w:val="24"/>
          <w:szCs w:val="24"/>
          <w:lang w:val="es-419"/>
        </w:rPr>
        <w:t>)</w:t>
      </w:r>
    </w:p>
    <w:p w14:paraId="40563CCD" w14:textId="06D10764" w:rsidR="009F128B" w:rsidRDefault="009F128B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  <w:proofErr w:type="spellStart"/>
      <w:r w:rsidRPr="009F128B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topic_type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: (puede ser </w:t>
      </w:r>
      <w:proofErr w:type="spellStart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medical_topic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,</w:t>
      </w:r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</w:t>
      </w:r>
      <w:proofErr w:type="spellStart"/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>m</w:t>
      </w:r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edical_</w:t>
      </w:r>
      <w:proofErr w:type="gramStart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diagnostic,answer</w:t>
      </w:r>
      <w:proofErr w:type="gram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,natural_medicine_topic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, </w:t>
      </w:r>
      <w:proofErr w:type="spellStart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other</w:t>
      </w:r>
      <w:proofErr w:type="spellEnd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, o </w:t>
      </w:r>
      <w:proofErr w:type="spellStart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>vacio</w:t>
      </w:r>
      <w:proofErr w:type="spellEnd"/>
      <w:r w:rsidRPr="009F128B">
        <w:rPr>
          <w:rFonts w:ascii="Inter-Regular" w:hAnsi="Inter-Regular" w:cs="Times New Roman"/>
          <w:color w:val="000000"/>
          <w:sz w:val="24"/>
          <w:szCs w:val="24"/>
          <w:lang w:val="es-419"/>
        </w:rPr>
        <w:t>)</w:t>
      </w:r>
    </w:p>
    <w:p w14:paraId="755E23ED" w14:textId="77777777" w:rsidR="000C6617" w:rsidRDefault="000C6617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</w:p>
    <w:p w14:paraId="1A57E9C8" w14:textId="602EB18F" w:rsidR="009F128B" w:rsidRDefault="009F128B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  <w:proofErr w:type="spellStart"/>
      <w:r w:rsidRPr="000C6617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source</w:t>
      </w:r>
      <w:proofErr w:type="spellEnd"/>
      <w:r w:rsidRPr="000C6617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:</w:t>
      </w:r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Identificador de la fuente asociada al documento que aparece en el </w:t>
      </w:r>
      <w:proofErr w:type="gramStart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README  </w:t>
      </w:r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>y</w:t>
      </w:r>
      <w:proofErr w:type="gramEnd"/>
      <w:r w:rsidR="000C6617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</w:t>
      </w:r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descripción del </w:t>
      </w:r>
      <w:proofErr w:type="spellStart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>dataset</w:t>
      </w:r>
      <w:proofErr w:type="spellEnd"/>
      <w:r>
        <w:rPr>
          <w:rFonts w:ascii="Inter-Regular" w:hAnsi="Inter-Regular" w:cs="Times New Roman"/>
          <w:color w:val="000000"/>
          <w:sz w:val="24"/>
          <w:szCs w:val="24"/>
          <w:lang w:val="es-419"/>
        </w:rPr>
        <w:t>.</w:t>
      </w:r>
    </w:p>
    <w:p w14:paraId="6D667B7A" w14:textId="78A265A0" w:rsidR="0033092E" w:rsidRPr="0033092E" w:rsidRDefault="00516FE3" w:rsidP="000C6617">
      <w:pPr>
        <w:pStyle w:val="HTMLconformatoprevio"/>
        <w:ind w:left="720"/>
        <w:rPr>
          <w:rFonts w:ascii="Inter-Regular" w:hAnsi="Inter-Regular" w:cs="Times New Roman"/>
          <w:color w:val="000000"/>
          <w:sz w:val="24"/>
          <w:szCs w:val="24"/>
          <w:lang w:val="es-419"/>
        </w:rPr>
      </w:pPr>
      <w:r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lastRenderedPageBreak/>
        <w:t>c</w:t>
      </w:r>
      <w:r w:rsidR="0033092E">
        <w:rPr>
          <w:rFonts w:ascii="Inter-Regular" w:hAnsi="Inter-Regular" w:cs="Times New Roman"/>
          <w:b/>
          <w:bCs/>
          <w:color w:val="000000"/>
          <w:sz w:val="24"/>
          <w:szCs w:val="24"/>
          <w:lang w:val="es-419"/>
        </w:rPr>
        <w:t>ountry:</w:t>
      </w:r>
      <w:r w:rsidR="0033092E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Identificador del país de procedencia de la fuente (p.ej.; ch, es) usando el estándar ISO</w:t>
      </w:r>
      <w:r w:rsidR="0033092E" w:rsidRPr="0033092E">
        <w:rPr>
          <w:rFonts w:ascii="Inter-Regular" w:hAnsi="Inter-Regular" w:cs="Times New Roman"/>
          <w:color w:val="000000"/>
          <w:sz w:val="24"/>
          <w:szCs w:val="24"/>
          <w:lang w:val="es-419"/>
        </w:rPr>
        <w:t xml:space="preserve"> 3166-1 alfa-2 (Códigos de país de dos letras.).</w:t>
      </w:r>
    </w:p>
    <w:p w14:paraId="1C05DFC5" w14:textId="39B04C56" w:rsidR="009F128B" w:rsidRDefault="009F128B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</w:p>
    <w:p w14:paraId="749E3F64" w14:textId="0ABAE770" w:rsidR="00B83862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Al inicio de este proceso de construcción se debe actualizar en una tabla del README y descripción de la fuente de información los siguientes datos: </w:t>
      </w:r>
    </w:p>
    <w:p w14:paraId="7113C8FD" w14:textId="77777777" w:rsidR="00B83862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Identificador:</w:t>
      </w: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Este será un numero para que la fuente de información pueda ser referenciada en   </w:t>
      </w:r>
    </w:p>
    <w:p w14:paraId="15761F36" w14:textId="2EDAF3B5" w:rsidR="00B83862" w:rsidRDefault="00B83862" w:rsidP="00B83862">
      <w:pPr>
        <w:spacing w:after="0" w:line="240" w:lineRule="auto"/>
        <w:ind w:left="720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          cada entrada del conjunto de datos.</w:t>
      </w:r>
    </w:p>
    <w:p w14:paraId="393EAAEC" w14:textId="20C43AC0" w:rsidR="00B83862" w:rsidRP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Nombre de la Fuente:</w:t>
      </w:r>
    </w:p>
    <w:p w14:paraId="6EAE2B27" w14:textId="6E81D22D" w:rsidR="00B83862" w:rsidRP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Cantidad de tokens:</w:t>
      </w:r>
    </w:p>
    <w:p w14:paraId="499F7A24" w14:textId="77777777" w:rsid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Licencia de uso:</w:t>
      </w: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En este caso si es solo para investigación o si posee otra licencia como MIT, </w:t>
      </w:r>
    </w:p>
    <w:p w14:paraId="2990D9F0" w14:textId="20469955" w:rsidR="00B83862" w:rsidRDefault="00F85C44" w:rsidP="00F85C44">
      <w:pPr>
        <w:spacing w:after="0" w:line="240" w:lineRule="auto"/>
        <w:ind w:firstLine="720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              </w:t>
      </w:r>
      <w:r w:rsidR="00B83862">
        <w:rPr>
          <w:rFonts w:ascii="Times New Roman" w:eastAsia="Times New Roman" w:hAnsi="Times New Roman" w:cs="Times New Roman"/>
          <w:sz w:val="24"/>
          <w:szCs w:val="24"/>
          <w:lang w:val="es-419"/>
        </w:rPr>
        <w:t>Apache 2</w:t>
      </w:r>
    </w:p>
    <w:p w14:paraId="119585CF" w14:textId="288E64B3" w:rsidR="00B83862" w:rsidRDefault="00F85C44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Dirección</w:t>
      </w:r>
      <w:r w:rsidR="00B83862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:</w:t>
      </w:r>
      <w:r w:rsidR="00B83862"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URL de donde se puede descargar o consultar la información.</w:t>
      </w:r>
    </w:p>
    <w:p w14:paraId="2E81E714" w14:textId="77777777" w:rsidR="00B83862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</w:p>
    <w:p w14:paraId="0B47D760" w14:textId="1153A4F8" w:rsidR="00B83862" w:rsidRPr="00F85C44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s-419"/>
        </w:rPr>
      </w:pPr>
      <w:r w:rsidRPr="00F85C44">
        <w:rPr>
          <w:rFonts w:ascii="Times New Roman" w:eastAsia="Times New Roman" w:hAnsi="Times New Roman" w:cs="Times New Roman"/>
          <w:b/>
          <w:bCs/>
          <w:color w:val="FF0000"/>
          <w:sz w:val="24"/>
          <w:szCs w:val="24"/>
          <w:lang w:val="es-419"/>
        </w:rPr>
        <w:t>NOTA IMPORTANTE:</w:t>
      </w:r>
    </w:p>
    <w:p w14:paraId="7A8DA1CD" w14:textId="5847C3EE" w:rsidR="00F85C44" w:rsidRPr="009F128B" w:rsidRDefault="00B83862" w:rsidP="009F128B">
      <w:pPr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val="es-419"/>
        </w:rPr>
      </w:pPr>
      <w:r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   Al procesar y estruc</w:t>
      </w:r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>turar los datos de las fuentes de información esta debe ser actualizada (</w:t>
      </w:r>
      <w:proofErr w:type="spellStart"/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>commit</w:t>
      </w:r>
      <w:proofErr w:type="spellEnd"/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 xml:space="preserve">) en </w:t>
      </w:r>
      <w:proofErr w:type="spellStart"/>
      <w:r w:rsidR="00F85C44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somosnlp</w:t>
      </w:r>
      <w:proofErr w:type="spellEnd"/>
      <w:r w:rsidR="00F85C44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/</w:t>
      </w:r>
      <w:proofErr w:type="spellStart"/>
      <w:r w:rsidR="00F85C44" w:rsidRP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>spanish_medica_llm</w:t>
      </w:r>
      <w:proofErr w:type="spellEnd"/>
      <w:r w:rsidR="00F85C44">
        <w:rPr>
          <w:rFonts w:ascii="Times New Roman" w:eastAsia="Times New Roman" w:hAnsi="Times New Roman" w:cs="Times New Roman"/>
          <w:b/>
          <w:bCs/>
          <w:sz w:val="24"/>
          <w:szCs w:val="24"/>
          <w:lang w:val="es-419"/>
        </w:rPr>
        <w:t xml:space="preserve"> </w:t>
      </w:r>
      <w:r w:rsidR="00F85C44">
        <w:rPr>
          <w:rFonts w:ascii="Times New Roman" w:eastAsia="Times New Roman" w:hAnsi="Times New Roman" w:cs="Times New Roman"/>
          <w:sz w:val="24"/>
          <w:szCs w:val="24"/>
          <w:lang w:val="es-419"/>
        </w:rPr>
        <w:t>que es el conjunto de datos creados para almacenar el corpus creado por nuestro equipo.</w:t>
      </w:r>
    </w:p>
    <w:p w14:paraId="7C44B9AC" w14:textId="77777777" w:rsidR="00C91487" w:rsidRDefault="00C91487" w:rsidP="001C4134">
      <w:pPr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</w:pPr>
    </w:p>
    <w:p w14:paraId="00216913" w14:textId="356B9BCC" w:rsidR="005D1198" w:rsidRPr="005D1198" w:rsidRDefault="005D1198" w:rsidP="001C4134">
      <w:pPr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</w:pPr>
      <w:r w:rsidRPr="005D1198"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  <w:t>Referencias</w:t>
      </w:r>
      <w:r w:rsidR="00F85C44">
        <w:rPr>
          <w:rFonts w:ascii="Inter-Bold" w:eastAsia="Times New Roman" w:hAnsi="Inter-Bold" w:cs="Times New Roman"/>
          <w:b/>
          <w:bCs/>
          <w:color w:val="000000"/>
          <w:sz w:val="48"/>
          <w:szCs w:val="48"/>
          <w:lang w:val="es-419"/>
        </w:rPr>
        <w:t xml:space="preserve"> </w:t>
      </w:r>
    </w:p>
    <w:p w14:paraId="2142FC1F" w14:textId="77777777" w:rsidR="00195E64" w:rsidRPr="00195E64" w:rsidRDefault="005D1198" w:rsidP="00195E64">
      <w:pPr>
        <w:pStyle w:val="Bibliografa"/>
        <w:rPr>
          <w:rFonts w:ascii="Inter-Bold" w:hAnsi="Inter-Bold"/>
        </w:rPr>
      </w:pPr>
      <w:r w:rsidRPr="005D1198">
        <w:rPr>
          <w:rFonts w:ascii="Inter-Bold" w:eastAsia="Times New Roman" w:hAnsi="Inter-Bold"/>
          <w:b/>
          <w:bCs/>
          <w:color w:val="000000"/>
          <w:lang w:val="es-419"/>
        </w:rPr>
        <w:fldChar w:fldCharType="begin"/>
      </w:r>
      <w:r w:rsidR="00636297" w:rsidRPr="00A8043F">
        <w:rPr>
          <w:rFonts w:ascii="Inter-Bold" w:eastAsia="Times New Roman" w:hAnsi="Inter-Bold"/>
          <w:b/>
          <w:bCs/>
          <w:color w:val="000000"/>
          <w:lang w:val="es-419"/>
        </w:rPr>
        <w:instrText xml:space="preserve"> ADDIN ZOTERO_BIBL {"uncited":[],"omitted":[],"custom":[]} CSL_BIBLIOGRAPHY </w:instrText>
      </w:r>
      <w:r w:rsidRPr="005D1198">
        <w:rPr>
          <w:rFonts w:ascii="Inter-Bold" w:eastAsia="Times New Roman" w:hAnsi="Inter-Bold"/>
          <w:b/>
          <w:bCs/>
          <w:color w:val="000000"/>
          <w:lang w:val="es-419"/>
        </w:rPr>
        <w:fldChar w:fldCharType="separate"/>
      </w:r>
      <w:r w:rsidR="00195E64" w:rsidRPr="00A8043F">
        <w:rPr>
          <w:rFonts w:ascii="Inter-Bold" w:hAnsi="Inter-Bold"/>
          <w:lang w:val="es-419"/>
        </w:rPr>
        <w:t>[1]</w:t>
      </w:r>
      <w:r w:rsidR="00195E64" w:rsidRPr="00A8043F">
        <w:rPr>
          <w:rFonts w:ascii="Inter-Bold" w:hAnsi="Inter-Bold"/>
          <w:lang w:val="es-419"/>
        </w:rPr>
        <w:tab/>
        <w:t xml:space="preserve">G. G. Subies, Á. B. Jiménez, y P. M. Fernández, «A Survey of Spanish Clinical Language Models», </w:t>
      </w:r>
      <w:r w:rsidR="00195E64" w:rsidRPr="00A8043F">
        <w:rPr>
          <w:rFonts w:ascii="Inter-Bold" w:hAnsi="Inter-Bold"/>
          <w:i/>
          <w:iCs/>
          <w:lang w:val="es-419"/>
        </w:rPr>
        <w:t xml:space="preserve">ArXiv Prepr. </w:t>
      </w:r>
      <w:r w:rsidR="00195E64" w:rsidRPr="00195E64">
        <w:rPr>
          <w:rFonts w:ascii="Inter-Bold" w:hAnsi="Inter-Bold"/>
          <w:i/>
          <w:iCs/>
        </w:rPr>
        <w:t>ArXiv230802199</w:t>
      </w:r>
      <w:r w:rsidR="00195E64" w:rsidRPr="00195E64">
        <w:rPr>
          <w:rFonts w:ascii="Inter-Bold" w:hAnsi="Inter-Bold"/>
        </w:rPr>
        <w:t>, 2023.</w:t>
      </w:r>
    </w:p>
    <w:p w14:paraId="21CF0303" w14:textId="77777777" w:rsidR="00195E64" w:rsidRPr="00195E64" w:rsidRDefault="00195E64" w:rsidP="00195E64">
      <w:pPr>
        <w:pStyle w:val="Bibliografa"/>
        <w:rPr>
          <w:rFonts w:ascii="Inter-Bold" w:hAnsi="Inter-Bold"/>
        </w:rPr>
      </w:pPr>
      <w:r w:rsidRPr="00195E64">
        <w:rPr>
          <w:rFonts w:ascii="Inter-Bold" w:hAnsi="Inter-Bold"/>
        </w:rPr>
        <w:t>[2]</w:t>
      </w:r>
      <w:r w:rsidRPr="00195E64">
        <w:rPr>
          <w:rFonts w:ascii="Inter-Bold" w:hAnsi="Inter-Bold"/>
        </w:rPr>
        <w:tab/>
        <w:t xml:space="preserve">J. Harkawat y T. Vaidhya, «Spanish Pre-Trained Language Models for HealthCare Industry.», en </w:t>
      </w:r>
      <w:r w:rsidRPr="00195E64">
        <w:rPr>
          <w:rFonts w:ascii="Inter-Bold" w:hAnsi="Inter-Bold"/>
          <w:i/>
          <w:iCs/>
        </w:rPr>
        <w:t>IberLEF@ SEPLN</w:t>
      </w:r>
      <w:r w:rsidRPr="00195E64">
        <w:rPr>
          <w:rFonts w:ascii="Inter-Bold" w:hAnsi="Inter-Bold"/>
        </w:rPr>
        <w:t>, 2021, pp. 796-802.</w:t>
      </w:r>
    </w:p>
    <w:p w14:paraId="1DB34416" w14:textId="77777777" w:rsidR="00195E64" w:rsidRPr="00195E64" w:rsidRDefault="00195E64" w:rsidP="00195E64">
      <w:pPr>
        <w:pStyle w:val="Bibliografa"/>
        <w:rPr>
          <w:rFonts w:ascii="Inter-Bold" w:hAnsi="Inter-Bold"/>
          <w:lang w:val="es-419"/>
        </w:rPr>
      </w:pPr>
      <w:r w:rsidRPr="00195E64">
        <w:rPr>
          <w:rFonts w:ascii="Inter-Bold" w:hAnsi="Inter-Bold"/>
          <w:lang w:val="es-419"/>
        </w:rPr>
        <w:t>[3]</w:t>
      </w:r>
      <w:r w:rsidRPr="00195E64">
        <w:rPr>
          <w:rFonts w:ascii="Inter-Bold" w:hAnsi="Inter-Bold"/>
          <w:lang w:val="es-419"/>
        </w:rPr>
        <w:tab/>
        <w:t xml:space="preserve">Á. M. B. Pulgarín, «De los Objetivos de Desarrollo del Milenio (ODM) a los Objetivos de Desarrollo Sostenible (ODS): una oportunidad para la educación sostenible con perspectiva de géneros», </w:t>
      </w:r>
      <w:r w:rsidRPr="00195E64">
        <w:rPr>
          <w:rFonts w:ascii="Inter-Bold" w:hAnsi="Inter-Bold"/>
          <w:i/>
          <w:iCs/>
          <w:lang w:val="es-419"/>
        </w:rPr>
        <w:t>Rev. En-Contexto</w:t>
      </w:r>
      <w:r w:rsidRPr="00195E64">
        <w:rPr>
          <w:rFonts w:ascii="Inter-Bold" w:hAnsi="Inter-Bold"/>
          <w:lang w:val="es-419"/>
        </w:rPr>
        <w:t>, vol. 8, n.</w:t>
      </w:r>
      <w:r w:rsidRPr="00195E64">
        <w:rPr>
          <w:rFonts w:ascii="Inter-Bold" w:hAnsi="Inter-Bold"/>
          <w:vertAlign w:val="superscript"/>
          <w:lang w:val="es-419"/>
        </w:rPr>
        <w:t>o</w:t>
      </w:r>
      <w:r w:rsidRPr="00195E64">
        <w:rPr>
          <w:rFonts w:ascii="Inter-Bold" w:hAnsi="Inter-Bold"/>
          <w:lang w:val="es-419"/>
        </w:rPr>
        <w:t xml:space="preserve"> 12, pp. 69-91, 2020.</w:t>
      </w:r>
    </w:p>
    <w:p w14:paraId="0147CA1A" w14:textId="77777777" w:rsidR="00195E64" w:rsidRPr="00195E64" w:rsidRDefault="00195E64" w:rsidP="00195E64">
      <w:pPr>
        <w:pStyle w:val="Bibliografa"/>
        <w:rPr>
          <w:rFonts w:ascii="Inter-Bold" w:hAnsi="Inter-Bold"/>
          <w:lang w:val="es-419"/>
        </w:rPr>
      </w:pPr>
      <w:r w:rsidRPr="00195E64">
        <w:rPr>
          <w:rFonts w:ascii="Inter-Bold" w:hAnsi="Inter-Bold"/>
          <w:lang w:val="es-419"/>
        </w:rPr>
        <w:t>[4]</w:t>
      </w:r>
      <w:r w:rsidRPr="00195E64">
        <w:rPr>
          <w:rFonts w:ascii="Inter-Bold" w:hAnsi="Inter-Bold"/>
          <w:lang w:val="es-419"/>
        </w:rPr>
        <w:tab/>
        <w:t xml:space="preserve">A. G. Caja y M. G. de las Heras González, «Latin America in Spanish press: A geopolitical analysis about Ibero-America Summits held in Spain», </w:t>
      </w:r>
      <w:r w:rsidRPr="00195E64">
        <w:rPr>
          <w:rFonts w:ascii="Inter-Bold" w:hAnsi="Inter-Bold"/>
          <w:i/>
          <w:iCs/>
          <w:lang w:val="es-419"/>
        </w:rPr>
        <w:t>methaodos.</w:t>
      </w:r>
      <w:r w:rsidRPr="00195E64">
        <w:rPr>
          <w:rFonts w:ascii="Inter-Bold" w:hAnsi="Inter-Bold"/>
          <w:lang w:val="es-419"/>
        </w:rPr>
        <w:t>, vol. 60, p. 77.</w:t>
      </w:r>
    </w:p>
    <w:p w14:paraId="3A20ED36" w14:textId="77777777" w:rsidR="00195E64" w:rsidRPr="00195E64" w:rsidRDefault="00195E64" w:rsidP="00195E64">
      <w:pPr>
        <w:pStyle w:val="Bibliografa"/>
        <w:rPr>
          <w:rFonts w:ascii="Inter-Bold" w:hAnsi="Inter-Bold"/>
        </w:rPr>
      </w:pPr>
      <w:r w:rsidRPr="00195E64">
        <w:rPr>
          <w:rFonts w:ascii="Inter-Bold" w:hAnsi="Inter-Bold"/>
        </w:rPr>
        <w:t>[5]</w:t>
      </w:r>
      <w:r w:rsidRPr="00195E64">
        <w:rPr>
          <w:rFonts w:ascii="Inter-Bold" w:hAnsi="Inter-Bold"/>
        </w:rPr>
        <w:tab/>
        <w:t xml:space="preserve">P. Báez, F. Villena, M. Rojas, M. Durán, y J. Dunstan, «The Chilean Waiting List Corpus: a new resource for clinical named entity recognition in Spanish», en </w:t>
      </w:r>
      <w:r w:rsidRPr="00195E64">
        <w:rPr>
          <w:rFonts w:ascii="Inter-Bold" w:hAnsi="Inter-Bold"/>
          <w:i/>
          <w:iCs/>
        </w:rPr>
        <w:t>Proceedings of the 3rd clinical natural language processing workshop</w:t>
      </w:r>
      <w:r w:rsidRPr="00195E64">
        <w:rPr>
          <w:rFonts w:ascii="Inter-Bold" w:hAnsi="Inter-Bold"/>
        </w:rPr>
        <w:t>, 2020, pp. 291-300.</w:t>
      </w:r>
    </w:p>
    <w:p w14:paraId="1C38F914" w14:textId="77777777" w:rsidR="00195E64" w:rsidRPr="00195E64" w:rsidRDefault="00195E64" w:rsidP="00195E64">
      <w:pPr>
        <w:pStyle w:val="Bibliografa"/>
        <w:rPr>
          <w:rFonts w:ascii="Inter-Bold" w:hAnsi="Inter-Bold"/>
        </w:rPr>
      </w:pPr>
      <w:r w:rsidRPr="00195E64">
        <w:rPr>
          <w:rFonts w:ascii="Inter-Bold" w:hAnsi="Inter-Bold"/>
        </w:rPr>
        <w:t>[6]</w:t>
      </w:r>
      <w:r w:rsidRPr="00195E64">
        <w:rPr>
          <w:rFonts w:ascii="Inter-Bold" w:hAnsi="Inter-Bold"/>
        </w:rPr>
        <w:tab/>
        <w:t xml:space="preserve">L. Campillos-Llanos, «MedLexSp–a medical lexicon for Spanish medical natural language processing», </w:t>
      </w:r>
      <w:r w:rsidRPr="00195E64">
        <w:rPr>
          <w:rFonts w:ascii="Inter-Bold" w:hAnsi="Inter-Bold"/>
          <w:i/>
          <w:iCs/>
        </w:rPr>
        <w:t>J. Biomed. Semant.</w:t>
      </w:r>
      <w:r w:rsidRPr="00195E64">
        <w:rPr>
          <w:rFonts w:ascii="Inter-Bold" w:hAnsi="Inter-Bold"/>
        </w:rPr>
        <w:t>, vol. 14, n.</w:t>
      </w:r>
      <w:r w:rsidRPr="00195E64">
        <w:rPr>
          <w:rFonts w:ascii="Inter-Bold" w:hAnsi="Inter-Bold"/>
          <w:vertAlign w:val="superscript"/>
        </w:rPr>
        <w:t>o</w:t>
      </w:r>
      <w:r w:rsidRPr="00195E64">
        <w:rPr>
          <w:rFonts w:ascii="Inter-Bold" w:hAnsi="Inter-Bold"/>
        </w:rPr>
        <w:t xml:space="preserve"> 1, p. 2, 2023.</w:t>
      </w:r>
    </w:p>
    <w:p w14:paraId="50B825A5" w14:textId="77777777" w:rsidR="00195E64" w:rsidRPr="00195E64" w:rsidRDefault="00195E64" w:rsidP="00195E64">
      <w:pPr>
        <w:pStyle w:val="Bibliografa"/>
        <w:rPr>
          <w:rFonts w:ascii="Inter-Bold" w:hAnsi="Inter-Bold"/>
        </w:rPr>
      </w:pPr>
      <w:r w:rsidRPr="00195E64">
        <w:rPr>
          <w:rFonts w:ascii="Inter-Bold" w:hAnsi="Inter-Bold"/>
        </w:rPr>
        <w:t>[7]</w:t>
      </w:r>
      <w:r w:rsidRPr="00195E64">
        <w:rPr>
          <w:rFonts w:ascii="Inter-Bold" w:hAnsi="Inter-Bold"/>
        </w:rPr>
        <w:tab/>
        <w:t xml:space="preserve">C. P. Carrino </w:t>
      </w:r>
      <w:r w:rsidRPr="00195E64">
        <w:rPr>
          <w:rFonts w:ascii="Inter-Bold" w:hAnsi="Inter-Bold"/>
          <w:i/>
          <w:iCs/>
        </w:rPr>
        <w:t>et al.</w:t>
      </w:r>
      <w:r w:rsidRPr="00195E64">
        <w:rPr>
          <w:rFonts w:ascii="Inter-Bold" w:hAnsi="Inter-Bold"/>
        </w:rPr>
        <w:t xml:space="preserve">, «Pretrained biomedical language models for clinical NLP in Spanish», en </w:t>
      </w:r>
      <w:r w:rsidRPr="00195E64">
        <w:rPr>
          <w:rFonts w:ascii="Inter-Bold" w:hAnsi="Inter-Bold"/>
          <w:i/>
          <w:iCs/>
        </w:rPr>
        <w:t>Proceedings of the 21st Workshop on Biomedical Language Processing</w:t>
      </w:r>
      <w:r w:rsidRPr="00195E64">
        <w:rPr>
          <w:rFonts w:ascii="Inter-Bold" w:hAnsi="Inter-Bold"/>
        </w:rPr>
        <w:t>, 2022, pp. 193-199.</w:t>
      </w:r>
    </w:p>
    <w:p w14:paraId="4388F951" w14:textId="77777777" w:rsidR="00195E64" w:rsidRPr="009617CE" w:rsidRDefault="00195E64" w:rsidP="00195E64">
      <w:pPr>
        <w:pStyle w:val="Bibliografa"/>
        <w:rPr>
          <w:rFonts w:ascii="Inter-Bold" w:hAnsi="Inter-Bold"/>
          <w:lang w:val="es-419"/>
        </w:rPr>
      </w:pPr>
      <w:r w:rsidRPr="00195E64">
        <w:rPr>
          <w:rFonts w:ascii="Inter-Bold" w:hAnsi="Inter-Bold"/>
        </w:rPr>
        <w:t>[8]</w:t>
      </w:r>
      <w:r w:rsidRPr="00195E64">
        <w:rPr>
          <w:rFonts w:ascii="Inter-Bold" w:hAnsi="Inter-Bold"/>
        </w:rPr>
        <w:tab/>
        <w:t xml:space="preserve">M. A. Shaaban, A. Akkasi, A. Khan, M. Komeili, y M. Yaqub, «Fine-Tuned Large Language Models for Symptom Recognition from Spanish Clinical Text», </w:t>
      </w:r>
      <w:r w:rsidRPr="00195E64">
        <w:rPr>
          <w:rFonts w:ascii="Inter-Bold" w:hAnsi="Inter-Bold"/>
          <w:i/>
          <w:iCs/>
        </w:rPr>
        <w:t xml:space="preserve">ArXiv Prepr. </w:t>
      </w:r>
      <w:r w:rsidRPr="009617CE">
        <w:rPr>
          <w:rFonts w:ascii="Inter-Bold" w:hAnsi="Inter-Bold"/>
          <w:i/>
          <w:iCs/>
          <w:lang w:val="es-419"/>
        </w:rPr>
        <w:t>ArXiv240115780</w:t>
      </w:r>
      <w:r w:rsidRPr="009617CE">
        <w:rPr>
          <w:rFonts w:ascii="Inter-Bold" w:hAnsi="Inter-Bold"/>
          <w:lang w:val="es-419"/>
        </w:rPr>
        <w:t>, 2024.</w:t>
      </w:r>
    </w:p>
    <w:p w14:paraId="72809D68" w14:textId="0BD2A47D" w:rsidR="009E363A" w:rsidRPr="009617CE" w:rsidRDefault="005D1198" w:rsidP="001C4134">
      <w:pPr>
        <w:rPr>
          <w:rFonts w:ascii="Inter-Bold" w:eastAsia="Times New Roman" w:hAnsi="Inter-Bold" w:cs="Times New Roman"/>
          <w:b/>
          <w:bCs/>
          <w:color w:val="000000"/>
          <w:lang w:val="es-419"/>
        </w:rPr>
      </w:pPr>
      <w:r w:rsidRPr="005D1198">
        <w:rPr>
          <w:rFonts w:ascii="Inter-Bold" w:eastAsia="Times New Roman" w:hAnsi="Inter-Bold" w:cs="Times New Roman"/>
          <w:b/>
          <w:bCs/>
          <w:color w:val="000000"/>
          <w:lang w:val="es-419"/>
        </w:rPr>
        <w:fldChar w:fldCharType="end"/>
      </w:r>
    </w:p>
    <w:p w14:paraId="21FB4F77" w14:textId="77777777" w:rsidR="009E363A" w:rsidRPr="009617CE" w:rsidRDefault="009E363A">
      <w:pPr>
        <w:rPr>
          <w:rFonts w:ascii="Inter-Bold" w:eastAsia="Times New Roman" w:hAnsi="Inter-Bold" w:cs="Times New Roman"/>
          <w:b/>
          <w:bCs/>
          <w:color w:val="000000"/>
          <w:lang w:val="es-419"/>
        </w:rPr>
      </w:pPr>
      <w:r w:rsidRPr="009617CE">
        <w:rPr>
          <w:rFonts w:ascii="Inter-Bold" w:eastAsia="Times New Roman" w:hAnsi="Inter-Bold" w:cs="Times New Roman"/>
          <w:b/>
          <w:bCs/>
          <w:color w:val="000000"/>
          <w:lang w:val="es-419"/>
        </w:rPr>
        <w:br w:type="page"/>
      </w:r>
    </w:p>
    <w:p w14:paraId="2C0DB3F3" w14:textId="77777777" w:rsidR="009E363A" w:rsidRPr="009617CE" w:rsidRDefault="009E363A" w:rsidP="001C4134">
      <w:pPr>
        <w:rPr>
          <w:rFonts w:ascii="Inter-Bold" w:eastAsia="Times New Roman" w:hAnsi="Inter-Bold" w:cs="Times New Roman"/>
          <w:b/>
          <w:bCs/>
          <w:color w:val="000000"/>
          <w:lang w:val="es-419"/>
        </w:rPr>
        <w:sectPr w:rsidR="009E363A" w:rsidRPr="009617CE" w:rsidSect="00643171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E527833" w14:textId="7A8AFF17" w:rsidR="005D1198" w:rsidRDefault="00840641" w:rsidP="001C4134">
      <w:pPr>
        <w:rPr>
          <w:rFonts w:ascii="Inter-Bold" w:eastAsia="Times New Roman" w:hAnsi="Inter-Bold" w:cs="Times New Roman"/>
          <w:color w:val="000000"/>
          <w:lang w:val="es-419"/>
        </w:rPr>
      </w:pPr>
      <w:r w:rsidRPr="00827309">
        <w:rPr>
          <w:rFonts w:ascii="Inter-Bold" w:eastAsia="Times New Roman" w:hAnsi="Inter-Bold" w:cs="Times New Roman"/>
          <w:color w:val="000000"/>
          <w:lang w:val="es-419"/>
        </w:rPr>
        <w:lastRenderedPageBreak/>
        <w:t xml:space="preserve">Ojo cambiar el </w:t>
      </w:r>
      <w:proofErr w:type="spellStart"/>
      <w:r w:rsidRPr="00827309">
        <w:rPr>
          <w:rFonts w:ascii="Inter-Bold" w:eastAsia="Times New Roman" w:hAnsi="Inter-Bold" w:cs="Times New Roman"/>
          <w:color w:val="000000"/>
          <w:lang w:val="es-419"/>
        </w:rPr>
        <w:t>Tokenizador</w:t>
      </w:r>
      <w:proofErr w:type="spellEnd"/>
      <w:r w:rsidRPr="00827309">
        <w:rPr>
          <w:rFonts w:ascii="Inter-Bold" w:eastAsia="Times New Roman" w:hAnsi="Inter-Bold" w:cs="Times New Roman"/>
          <w:color w:val="000000"/>
          <w:lang w:val="es-419"/>
        </w:rPr>
        <w:t xml:space="preserve"> que use datos de español y catalán como en el de </w:t>
      </w:r>
      <w:proofErr w:type="spellStart"/>
      <w:r w:rsidRPr="00827309">
        <w:rPr>
          <w:rFonts w:ascii="Inter-Bold" w:eastAsia="Times New Roman" w:hAnsi="Inter-Bold" w:cs="Times New Roman"/>
          <w:color w:val="000000"/>
          <w:lang w:val="es-419"/>
        </w:rPr>
        <w:t>Aguila</w:t>
      </w:r>
      <w:proofErr w:type="spellEnd"/>
      <w:r w:rsidRPr="00827309">
        <w:rPr>
          <w:rFonts w:ascii="Inter-Bold" w:eastAsia="Times New Roman" w:hAnsi="Inter-Bold" w:cs="Times New Roman"/>
          <w:color w:val="000000"/>
          <w:lang w:val="es-419"/>
        </w:rPr>
        <w:t xml:space="preserve"> en </w:t>
      </w:r>
      <w:proofErr w:type="spellStart"/>
      <w:r w:rsidRPr="00827309">
        <w:rPr>
          <w:rFonts w:ascii="Inter-Bold" w:eastAsia="Times New Roman" w:hAnsi="Inter-Bold" w:cs="Times New Roman"/>
          <w:color w:val="000000"/>
          <w:lang w:val="es-419"/>
        </w:rPr>
        <w:t>hugginface</w:t>
      </w:r>
      <w:proofErr w:type="spellEnd"/>
      <w:r w:rsidRPr="00827309">
        <w:rPr>
          <w:rFonts w:ascii="Inter-Bold" w:eastAsia="Times New Roman" w:hAnsi="Inter-Bold" w:cs="Times New Roman"/>
          <w:color w:val="000000"/>
          <w:lang w:val="es-419"/>
        </w:rPr>
        <w:t xml:space="preserve">. </w:t>
      </w:r>
    </w:p>
    <w:p w14:paraId="5A293A8F" w14:textId="1400BD94" w:rsidR="00BB55AF" w:rsidRDefault="00BB55AF" w:rsidP="00BB55AF">
      <w:pPr>
        <w:pStyle w:val="Prrafodelista"/>
        <w:numPr>
          <w:ilvl w:val="0"/>
          <w:numId w:val="5"/>
        </w:numPr>
        <w:rPr>
          <w:rFonts w:ascii="Inter-Bold" w:eastAsia="Times New Roman" w:hAnsi="Inter-Bold" w:cs="Times New Roman"/>
          <w:color w:val="000000"/>
          <w:lang w:val="es-419"/>
        </w:rPr>
      </w:pPr>
      <w:r w:rsidRPr="00BB55AF">
        <w:rPr>
          <w:rFonts w:ascii="Inter-Bold" w:eastAsia="Times New Roman" w:hAnsi="Inter-Bold" w:cs="Times New Roman"/>
          <w:color w:val="000000"/>
          <w:lang w:val="es-419"/>
        </w:rPr>
        <w:t>Chequear con respecto al estado del arte si están todos.</w:t>
      </w:r>
    </w:p>
    <w:p w14:paraId="50CAB357" w14:textId="387B837E" w:rsidR="0000441B" w:rsidRDefault="0000441B" w:rsidP="0000441B">
      <w:pPr>
        <w:pStyle w:val="Prrafodelista"/>
        <w:rPr>
          <w:rFonts w:ascii="Inter-Bold" w:eastAsia="Times New Roman" w:hAnsi="Inter-Bold" w:cs="Times New Roman"/>
          <w:color w:val="000000"/>
          <w:lang w:val="es-419"/>
        </w:rPr>
      </w:pPr>
      <w:r>
        <w:rPr>
          <w:rFonts w:ascii="Inter-Bold" w:eastAsia="Times New Roman" w:hAnsi="Inter-Bold" w:cs="Times New Roman"/>
          <w:color w:val="000000"/>
          <w:lang w:val="es-419"/>
        </w:rPr>
        <w:t xml:space="preserve">Inicialmente me </w:t>
      </w:r>
      <w:proofErr w:type="spellStart"/>
      <w:r>
        <w:rPr>
          <w:rFonts w:ascii="Inter-Bold" w:eastAsia="Times New Roman" w:hAnsi="Inter-Bold" w:cs="Times New Roman"/>
          <w:color w:val="000000"/>
          <w:lang w:val="es-419"/>
        </w:rPr>
        <w:t>segui</w:t>
      </w:r>
      <w:proofErr w:type="spellEnd"/>
      <w:r>
        <w:rPr>
          <w:rFonts w:ascii="Inter-Bold" w:eastAsia="Times New Roman" w:hAnsi="Inter-Bold" w:cs="Times New Roman"/>
          <w:color w:val="000000"/>
          <w:lang w:val="es-419"/>
        </w:rPr>
        <w:t xml:space="preserve"> por </w:t>
      </w:r>
      <w:r>
        <w:rPr>
          <w:rFonts w:ascii="Inter-Bold" w:eastAsia="Times New Roman" w:hAnsi="Inter-Bold" w:cs="Times New Roman"/>
          <w:color w:val="000000"/>
          <w:lang w:val="es-419"/>
        </w:rPr>
        <w:fldChar w:fldCharType="begin"/>
      </w:r>
      <w:r w:rsidR="00195E64">
        <w:rPr>
          <w:rFonts w:ascii="Inter-Bold" w:eastAsia="Times New Roman" w:hAnsi="Inter-Bold" w:cs="Times New Roman"/>
          <w:color w:val="000000"/>
          <w:lang w:val="es-419"/>
        </w:rPr>
        <w:instrText xml:space="preserve"> ADDIN ZOTERO_ITEM CSL_CITATION {"citationID":"npcFjzOm","properties":{"formattedCitation":"[1]","plainCitation":"[1]","noteIndex":0},"citationItems":[{"id":"7G0MfjQL/mQrERktg","uris":["http://zotero.org/users/local/zYJRGkmq/items/ZA3XLTCI"],"itemData":{"id":"pH2D3Hlp/9M0W9LTt","type":"article-journal","container-title":"arXiv preprint arXiv:2308.02199","title":"A Survey of Spanish Clinical Language Models","author":[{"family":"Subies","given":"Guillem Garc</w:instrText>
      </w:r>
      <w:r w:rsidR="00195E64">
        <w:rPr>
          <w:rFonts w:ascii="Inter-Bold" w:eastAsia="Times New Roman" w:hAnsi="Inter-Bold" w:cs="Times New Roman" w:hint="eastAsia"/>
          <w:color w:val="000000"/>
          <w:lang w:val="es-419"/>
        </w:rPr>
        <w:instrText>í</w:instrText>
      </w:r>
      <w:r w:rsidR="00195E64">
        <w:rPr>
          <w:rFonts w:ascii="Inter-Bold" w:eastAsia="Times New Roman" w:hAnsi="Inter-Bold" w:cs="Times New Roman"/>
          <w:color w:val="000000"/>
          <w:lang w:val="es-419"/>
        </w:rPr>
        <w:instrText>a"},{"family":"Jim</w:instrText>
      </w:r>
      <w:r w:rsidR="00195E64">
        <w:rPr>
          <w:rFonts w:ascii="Inter-Bold" w:eastAsia="Times New Roman" w:hAnsi="Inter-Bold" w:cs="Times New Roman" w:hint="eastAsia"/>
          <w:color w:val="000000"/>
          <w:lang w:val="es-419"/>
        </w:rPr>
        <w:instrText>é</w:instrText>
      </w:r>
      <w:r w:rsidR="00195E64">
        <w:rPr>
          <w:rFonts w:ascii="Inter-Bold" w:eastAsia="Times New Roman" w:hAnsi="Inter-Bold" w:cs="Times New Roman"/>
          <w:color w:val="000000"/>
          <w:lang w:val="es-419"/>
        </w:rPr>
        <w:instrText>nez","given":"</w:instrText>
      </w:r>
      <w:r w:rsidR="00195E64">
        <w:rPr>
          <w:rFonts w:ascii="Inter-Bold" w:eastAsia="Times New Roman" w:hAnsi="Inter-Bold" w:cs="Times New Roman" w:hint="eastAsia"/>
          <w:color w:val="000000"/>
          <w:lang w:val="es-419"/>
        </w:rPr>
        <w:instrText>Á</w:instrText>
      </w:r>
      <w:r w:rsidR="00195E64">
        <w:rPr>
          <w:rFonts w:ascii="Inter-Bold" w:eastAsia="Times New Roman" w:hAnsi="Inter-Bold" w:cs="Times New Roman"/>
          <w:color w:val="000000"/>
          <w:lang w:val="es-419"/>
        </w:rPr>
        <w:instrText>lvaro Barbero"},{"family":"Fern</w:instrText>
      </w:r>
      <w:r w:rsidR="00195E64">
        <w:rPr>
          <w:rFonts w:ascii="Inter-Bold" w:eastAsia="Times New Roman" w:hAnsi="Inter-Bold" w:cs="Times New Roman" w:hint="eastAsia"/>
          <w:color w:val="000000"/>
          <w:lang w:val="es-419"/>
        </w:rPr>
        <w:instrText>á</w:instrText>
      </w:r>
      <w:r w:rsidR="00195E64">
        <w:rPr>
          <w:rFonts w:ascii="Inter-Bold" w:eastAsia="Times New Roman" w:hAnsi="Inter-Bold" w:cs="Times New Roman"/>
          <w:color w:val="000000"/>
          <w:lang w:val="es-419"/>
        </w:rPr>
        <w:instrText>ndez","given":"Paloma Mart</w:instrText>
      </w:r>
      <w:r w:rsidR="00195E64">
        <w:rPr>
          <w:rFonts w:ascii="Inter-Bold" w:eastAsia="Times New Roman" w:hAnsi="Inter-Bold" w:cs="Times New Roman" w:hint="eastAsia"/>
          <w:color w:val="000000"/>
          <w:lang w:val="es-419"/>
        </w:rPr>
        <w:instrText>í</w:instrText>
      </w:r>
      <w:r w:rsidR="00195E64">
        <w:rPr>
          <w:rFonts w:ascii="Inter-Bold" w:eastAsia="Times New Roman" w:hAnsi="Inter-Bold" w:cs="Times New Roman"/>
          <w:color w:val="000000"/>
          <w:lang w:val="es-419"/>
        </w:rPr>
        <w:instrText xml:space="preserve">nez"}],"issued":{"date-parts":[["2023"]]}}}],"schema":"https://github.com/citation-style-language/schema/raw/master/csl-citation.json"} </w:instrText>
      </w:r>
      <w:r>
        <w:rPr>
          <w:rFonts w:ascii="Inter-Bold" w:eastAsia="Times New Roman" w:hAnsi="Inter-Bold" w:cs="Times New Roman"/>
          <w:color w:val="000000"/>
          <w:lang w:val="es-419"/>
        </w:rPr>
        <w:fldChar w:fldCharType="separate"/>
      </w:r>
      <w:r w:rsidRPr="0000441B">
        <w:rPr>
          <w:rFonts w:ascii="Inter-Bold" w:hAnsi="Inter-Bold"/>
        </w:rPr>
        <w:t>[1]</w:t>
      </w:r>
      <w:r>
        <w:rPr>
          <w:rFonts w:ascii="Inter-Bold" w:eastAsia="Times New Roman" w:hAnsi="Inter-Bold" w:cs="Times New Roman"/>
          <w:color w:val="000000"/>
          <w:lang w:val="es-419"/>
        </w:rPr>
        <w:fldChar w:fldCharType="end"/>
      </w:r>
      <w:r>
        <w:rPr>
          <w:rFonts w:ascii="Inter-Bold" w:eastAsia="Times New Roman" w:hAnsi="Inter-Bold" w:cs="Times New Roman"/>
          <w:color w:val="000000"/>
          <w:lang w:val="es-419"/>
        </w:rPr>
        <w:t>.</w:t>
      </w:r>
    </w:p>
    <w:p w14:paraId="49577EED" w14:textId="68696E49" w:rsidR="0000441B" w:rsidRDefault="0000441B" w:rsidP="0000441B">
      <w:pPr>
        <w:pStyle w:val="Prrafodelista"/>
        <w:numPr>
          <w:ilvl w:val="0"/>
          <w:numId w:val="6"/>
        </w:numPr>
        <w:rPr>
          <w:rFonts w:ascii="Inter-Bold" w:eastAsia="Times New Roman" w:hAnsi="Inter-Bold" w:cs="Times New Roman"/>
          <w:color w:val="000000"/>
          <w:lang w:val="es-419"/>
        </w:rPr>
      </w:pPr>
      <w:r>
        <w:rPr>
          <w:rFonts w:ascii="Inter-Bold" w:eastAsia="Times New Roman" w:hAnsi="Inter-Bold" w:cs="Times New Roman"/>
          <w:color w:val="000000"/>
          <w:lang w:val="es-419"/>
        </w:rPr>
        <w:t xml:space="preserve">Cuales se encuentra para crear </w:t>
      </w:r>
      <w:r>
        <w:rPr>
          <w:rFonts w:ascii="Inter-Bold" w:eastAsia="Times New Roman" w:hAnsi="Inter-Bold" w:cs="Times New Roman"/>
          <w:color w:val="000000"/>
          <w:lang w:val="es-419"/>
        </w:rPr>
        <w:fldChar w:fldCharType="begin"/>
      </w:r>
      <w:r>
        <w:rPr>
          <w:rFonts w:ascii="Inter-Bold" w:eastAsia="Times New Roman" w:hAnsi="Inter-Bold" w:cs="Times New Roman"/>
          <w:color w:val="000000"/>
          <w:lang w:val="es-419"/>
        </w:rPr>
        <w:instrText xml:space="preserve"> ADDIN ZOTERO_ITEM CSL_CITATION {"citationID":"HM6dT3BH","properties":{"formattedCitation":"[6]","plainCitation":"[6]","noteIndex":0},"citationItems":[{"id":876,"uris":["http://zotero.org/users/local/zYJRGkmq/items/2CZ5FXK9"],"itemData":{"id":876,"type":"article-journal","container-title":"Journal of Biomedical Semantics","issue":"1","note":"ISBN: 2041-1480\npublisher: Springer","page":"2","title":"MedLexSp</w:instrText>
      </w:r>
      <w:r>
        <w:rPr>
          <w:rFonts w:ascii="Inter-Bold" w:eastAsia="Times New Roman" w:hAnsi="Inter-Bold" w:cs="Times New Roman" w:hint="eastAsia"/>
          <w:color w:val="000000"/>
          <w:lang w:val="es-419"/>
        </w:rPr>
        <w:instrText>–</w:instrText>
      </w:r>
      <w:r>
        <w:rPr>
          <w:rFonts w:ascii="Inter-Bold" w:eastAsia="Times New Roman" w:hAnsi="Inter-Bold" w:cs="Times New Roman"/>
          <w:color w:val="000000"/>
          <w:lang w:val="es-419"/>
        </w:rPr>
        <w:instrText xml:space="preserve">a medical lexicon for Spanish medical natural language processing","volume":"14","author":[{"family":"Campillos-Llanos","given":"Leonardo"}],"issued":{"date-parts":[["2023"]]}}}],"schema":"https://github.com/citation-style-language/schema/raw/master/csl-citation.json"} </w:instrText>
      </w:r>
      <w:r>
        <w:rPr>
          <w:rFonts w:ascii="Inter-Bold" w:eastAsia="Times New Roman" w:hAnsi="Inter-Bold" w:cs="Times New Roman"/>
          <w:color w:val="000000"/>
          <w:lang w:val="es-419"/>
        </w:rPr>
        <w:fldChar w:fldCharType="separate"/>
      </w:r>
      <w:r w:rsidRPr="0000441B">
        <w:rPr>
          <w:rFonts w:ascii="Inter-Bold" w:hAnsi="Inter-Bold"/>
          <w:lang w:val="es-419"/>
        </w:rPr>
        <w:t>[6]</w:t>
      </w:r>
      <w:r>
        <w:rPr>
          <w:rFonts w:ascii="Inter-Bold" w:eastAsia="Times New Roman" w:hAnsi="Inter-Bold" w:cs="Times New Roman"/>
          <w:color w:val="000000"/>
          <w:lang w:val="es-419"/>
        </w:rPr>
        <w:fldChar w:fldCharType="end"/>
      </w:r>
      <w:r>
        <w:rPr>
          <w:rFonts w:ascii="Inter-Bold" w:eastAsia="Times New Roman" w:hAnsi="Inter-Bold" w:cs="Times New Roman"/>
          <w:color w:val="000000"/>
          <w:lang w:val="es-419"/>
        </w:rPr>
        <w:t>.</w:t>
      </w:r>
    </w:p>
    <w:p w14:paraId="5F4AC8FD" w14:textId="167B6B5F" w:rsidR="0000441B" w:rsidRPr="00BB55AF" w:rsidRDefault="0000441B" w:rsidP="0000441B">
      <w:pPr>
        <w:pStyle w:val="Prrafodelista"/>
        <w:numPr>
          <w:ilvl w:val="0"/>
          <w:numId w:val="6"/>
        </w:numPr>
        <w:rPr>
          <w:rFonts w:ascii="Inter-Bold" w:eastAsia="Times New Roman" w:hAnsi="Inter-Bold" w:cs="Times New Roman"/>
          <w:color w:val="000000"/>
          <w:lang w:val="es-419"/>
        </w:rPr>
      </w:pPr>
      <w:r>
        <w:rPr>
          <w:rFonts w:ascii="Inter-Bold" w:eastAsia="Times New Roman" w:hAnsi="Inter-Bold" w:cs="Times New Roman"/>
          <w:color w:val="000000"/>
          <w:lang w:val="es-419"/>
        </w:rPr>
        <w:t>Otros del estado del arte.</w:t>
      </w:r>
    </w:p>
    <w:p w14:paraId="032DB306" w14:textId="692B20C4" w:rsidR="00BB55AF" w:rsidRPr="00BB55AF" w:rsidRDefault="00BB55AF" w:rsidP="00BB55AF">
      <w:pPr>
        <w:pStyle w:val="Prrafodelista"/>
        <w:numPr>
          <w:ilvl w:val="0"/>
          <w:numId w:val="5"/>
        </w:numPr>
        <w:rPr>
          <w:rFonts w:ascii="Inter-Bold" w:eastAsia="Times New Roman" w:hAnsi="Inter-Bold" w:cs="Times New Roman"/>
          <w:color w:val="000000"/>
          <w:lang w:val="es-419"/>
        </w:rPr>
      </w:pPr>
      <w:r>
        <w:rPr>
          <w:rFonts w:ascii="Inter-Bold" w:eastAsia="Times New Roman" w:hAnsi="Inter-Bold" w:cs="Times New Roman"/>
          <w:color w:val="000000"/>
          <w:lang w:val="es-419"/>
        </w:rPr>
        <w:t xml:space="preserve">Chequear si estos aquí ya están contabilizados. </w:t>
      </w:r>
    </w:p>
    <w:p w14:paraId="096F71E7" w14:textId="77777777" w:rsidR="00BB55AF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</w:pPr>
      <w:hyperlink r:id="rId8" w:history="1">
        <w:proofErr w:type="spellStart"/>
        <w:r w:rsidR="00BB55AF">
          <w:rPr>
            <w:rStyle w:val="Hipervnculo"/>
          </w:rPr>
          <w:t>SymTEMIST</w:t>
        </w:r>
        <w:proofErr w:type="spellEnd"/>
      </w:hyperlink>
      <w:r w:rsidR="00BB55AF">
        <w:t xml:space="preserve"> (Corpus of symptoms, signs and findings mentions and normalization to SNOMED CT, same document collection)</w:t>
      </w:r>
    </w:p>
    <w:p w14:paraId="137163CB" w14:textId="77777777" w:rsidR="00BB55AF" w:rsidRPr="009617CE" w:rsidRDefault="00000000" w:rsidP="00AB54F5">
      <w:pPr>
        <w:numPr>
          <w:ilvl w:val="0"/>
          <w:numId w:val="4"/>
        </w:numPr>
        <w:spacing w:before="100" w:beforeAutospacing="1" w:after="100" w:afterAutospacing="1" w:line="240" w:lineRule="auto"/>
        <w:ind w:left="1440" w:hanging="1080"/>
        <w:rPr>
          <w:highlight w:val="lightGray"/>
        </w:rPr>
      </w:pPr>
      <w:hyperlink r:id="rId9" w:history="1">
        <w:proofErr w:type="spellStart"/>
        <w:r w:rsidR="00BB55AF" w:rsidRPr="009617CE">
          <w:rPr>
            <w:rStyle w:val="Hipervnculo"/>
            <w:highlight w:val="lightGray"/>
          </w:rPr>
          <w:t>MedProcNER</w:t>
        </w:r>
        <w:proofErr w:type="spellEnd"/>
        <w:r w:rsidR="00BB55AF" w:rsidRPr="009617CE">
          <w:rPr>
            <w:rStyle w:val="Hipervnculo"/>
            <w:highlight w:val="lightGray"/>
          </w:rPr>
          <w:t xml:space="preserve"> </w:t>
        </w:r>
      </w:hyperlink>
      <w:r w:rsidR="00BB55AF" w:rsidRPr="009617CE">
        <w:rPr>
          <w:highlight w:val="lightGray"/>
        </w:rPr>
        <w:t>(Corpus of clinical procedure mentions and normalization to SNOMED CT, same document collection)</w:t>
      </w:r>
    </w:p>
    <w:p w14:paraId="000E110E" w14:textId="77777777" w:rsidR="00BB55AF" w:rsidRPr="00AB54F5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  <w:rPr>
          <w:strike/>
        </w:rPr>
      </w:pPr>
      <w:hyperlink r:id="rId10" w:history="1">
        <w:proofErr w:type="spellStart"/>
        <w:r w:rsidR="00BB55AF" w:rsidRPr="00AB54F5">
          <w:rPr>
            <w:rStyle w:val="Hipervnculo"/>
            <w:strike/>
          </w:rPr>
          <w:t>PharmaCoNER</w:t>
        </w:r>
        <w:proofErr w:type="spellEnd"/>
      </w:hyperlink>
      <w:r w:rsidR="00BB55AF" w:rsidRPr="00AB54F5">
        <w:rPr>
          <w:strike/>
        </w:rPr>
        <w:t xml:space="preserve"> (Corpus of medications, drugs, chemical substances, genes, proteins and vaccine mentions and normalization, same document collection)</w:t>
      </w:r>
    </w:p>
    <w:p w14:paraId="36B1034E" w14:textId="77777777" w:rsidR="00BB55AF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</w:pPr>
      <w:hyperlink r:id="rId11" w:history="1">
        <w:r w:rsidR="00BB55AF">
          <w:rPr>
            <w:rStyle w:val="Hipervnculo"/>
          </w:rPr>
          <w:t>MEDDOPROF</w:t>
        </w:r>
      </w:hyperlink>
      <w:r w:rsidR="00BB55AF">
        <w:t xml:space="preserve"> (Corpus of mentions of professions, occupations and working status and normalization, different document collection with some overlapping documents)</w:t>
      </w:r>
    </w:p>
    <w:p w14:paraId="3FD88A2C" w14:textId="77777777" w:rsidR="00BB55AF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</w:pPr>
      <w:hyperlink r:id="rId12" w:history="1">
        <w:r w:rsidR="00BB55AF">
          <w:rPr>
            <w:rStyle w:val="Hipervnculo"/>
          </w:rPr>
          <w:t>MEDDOPLACE</w:t>
        </w:r>
      </w:hyperlink>
      <w:r w:rsidR="00BB55AF">
        <w:t xml:space="preserve"> (Corpus of mentions of place-related entity mentions, including departments, nationalities or patient movements </w:t>
      </w:r>
      <w:proofErr w:type="gramStart"/>
      <w:r w:rsidR="00BB55AF">
        <w:t>etc..</w:t>
      </w:r>
      <w:proofErr w:type="gramEnd"/>
      <w:r w:rsidR="00BB55AF">
        <w:t xml:space="preserve"> and normalization, different document collection with some overlapping documents)</w:t>
      </w:r>
    </w:p>
    <w:p w14:paraId="7139A25B" w14:textId="77777777" w:rsidR="00BB55AF" w:rsidRPr="00AB54F5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  <w:rPr>
          <w:strike/>
        </w:rPr>
      </w:pPr>
      <w:hyperlink r:id="rId13" w:history="1">
        <w:r w:rsidR="00BB55AF" w:rsidRPr="00AB54F5">
          <w:rPr>
            <w:rStyle w:val="Hipervnculo"/>
            <w:strike/>
          </w:rPr>
          <w:t>MEDDOCAN</w:t>
        </w:r>
      </w:hyperlink>
      <w:r w:rsidR="00BB55AF" w:rsidRPr="00AB54F5">
        <w:rPr>
          <w:strike/>
        </w:rPr>
        <w:t xml:space="preserve"> (Corpus of mentions of Personal Health Identifiers (PHI), modified synthetic </w:t>
      </w:r>
      <w:proofErr w:type="spellStart"/>
      <w:r w:rsidR="00BB55AF" w:rsidRPr="00AB54F5">
        <w:rPr>
          <w:strike/>
        </w:rPr>
        <w:t>verions</w:t>
      </w:r>
      <w:proofErr w:type="spellEnd"/>
      <w:r w:rsidR="00BB55AF" w:rsidRPr="00AB54F5">
        <w:rPr>
          <w:strike/>
        </w:rPr>
        <w:t xml:space="preserve"> of the document collection)</w:t>
      </w:r>
    </w:p>
    <w:p w14:paraId="4B167E3C" w14:textId="77777777" w:rsidR="00BB55AF" w:rsidRPr="00AB54F5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  <w:rPr>
          <w:strike/>
        </w:rPr>
      </w:pPr>
      <w:hyperlink r:id="rId14" w:history="1">
        <w:r w:rsidR="00BB55AF" w:rsidRPr="00AB54F5">
          <w:rPr>
            <w:rStyle w:val="Hipervnculo"/>
            <w:strike/>
          </w:rPr>
          <w:t>CANTEMIST</w:t>
        </w:r>
      </w:hyperlink>
      <w:r w:rsidR="00BB55AF" w:rsidRPr="00AB54F5">
        <w:rPr>
          <w:strike/>
        </w:rPr>
        <w:t xml:space="preserve"> (Corpus of cancer tumor morphology mentions and normalization, different document collection)</w:t>
      </w:r>
    </w:p>
    <w:p w14:paraId="38F5A355" w14:textId="77777777" w:rsidR="00BB55AF" w:rsidRPr="00AB54F5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  <w:rPr>
          <w:strike/>
        </w:rPr>
      </w:pPr>
      <w:hyperlink r:id="rId15" w:history="1">
        <w:proofErr w:type="spellStart"/>
        <w:r w:rsidR="00BB55AF" w:rsidRPr="00AB54F5">
          <w:rPr>
            <w:rStyle w:val="Hipervnculo"/>
            <w:strike/>
          </w:rPr>
          <w:t>CodiESp</w:t>
        </w:r>
        <w:proofErr w:type="spellEnd"/>
      </w:hyperlink>
      <w:r w:rsidR="00BB55AF" w:rsidRPr="00AB54F5">
        <w:rPr>
          <w:strike/>
        </w:rPr>
        <w:t xml:space="preserve"> (Corpus of clinical case </w:t>
      </w:r>
      <w:proofErr w:type="spellStart"/>
      <w:r w:rsidR="00BB55AF" w:rsidRPr="00AB54F5">
        <w:rPr>
          <w:strike/>
        </w:rPr>
        <w:t>reportes</w:t>
      </w:r>
      <w:proofErr w:type="spellEnd"/>
      <w:r w:rsidR="00BB55AF" w:rsidRPr="00AB54F5">
        <w:rPr>
          <w:strike/>
        </w:rPr>
        <w:t xml:space="preserve"> with assigned clinical codes from ICD10, Spanish version, same document collection)</w:t>
      </w:r>
    </w:p>
    <w:p w14:paraId="4287BE0F" w14:textId="77777777" w:rsidR="00BB55AF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</w:pPr>
      <w:hyperlink r:id="rId16" w:history="1">
        <w:proofErr w:type="spellStart"/>
        <w:r w:rsidR="00BB55AF">
          <w:rPr>
            <w:rStyle w:val="Hipervnculo"/>
          </w:rPr>
          <w:t>LivingNER</w:t>
        </w:r>
        <w:proofErr w:type="spellEnd"/>
      </w:hyperlink>
      <w:r w:rsidR="00BB55AF">
        <w:t xml:space="preserve"> (Corpus of mentions of species, including human/family members, pathogens, food, </w:t>
      </w:r>
      <w:proofErr w:type="gramStart"/>
      <w:r w:rsidR="00BB55AF">
        <w:t>etc..</w:t>
      </w:r>
      <w:proofErr w:type="gramEnd"/>
      <w:r w:rsidR="00BB55AF">
        <w:t xml:space="preserve"> and normalization to NCBI Taxonomy, different document collection with some overlapping documents)</w:t>
      </w:r>
    </w:p>
    <w:p w14:paraId="6C93188B" w14:textId="77777777" w:rsidR="00BB55AF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</w:pPr>
      <w:hyperlink r:id="rId17" w:history="1">
        <w:r w:rsidR="00BB55AF">
          <w:rPr>
            <w:rStyle w:val="Hipervnculo"/>
          </w:rPr>
          <w:t>SPACCC-POS</w:t>
        </w:r>
      </w:hyperlink>
      <w:r w:rsidR="00BB55AF">
        <w:t xml:space="preserve"> (Corpus of clinical case reports in Spanish annotated with POS-tags, same document collection)</w:t>
      </w:r>
    </w:p>
    <w:p w14:paraId="62217731" w14:textId="77777777" w:rsidR="00BB55AF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</w:pPr>
      <w:hyperlink r:id="rId18" w:history="1">
        <w:r w:rsidR="00BB55AF">
          <w:rPr>
            <w:rStyle w:val="Hipervnculo"/>
          </w:rPr>
          <w:t>SPACCC-TOKEN</w:t>
        </w:r>
      </w:hyperlink>
      <w:r w:rsidR="00BB55AF">
        <w:t xml:space="preserve"> (Corpus of clinical case reports in Spanish annotated with token-tags (word mention boundaries), same document collection)</w:t>
      </w:r>
    </w:p>
    <w:p w14:paraId="38E685D1" w14:textId="77777777" w:rsidR="00BB55AF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</w:pPr>
      <w:hyperlink r:id="rId19" w:history="1">
        <w:r w:rsidR="00BB55AF">
          <w:rPr>
            <w:rStyle w:val="Hipervnculo"/>
          </w:rPr>
          <w:t>SPACCC-SPLIT</w:t>
        </w:r>
      </w:hyperlink>
      <w:r w:rsidR="00BB55AF">
        <w:t xml:space="preserve"> (Corpus of clinical case reports in Spanish annotated with sentence boundary-tags, same document collection)</w:t>
      </w:r>
    </w:p>
    <w:p w14:paraId="7EA875CB" w14:textId="77777777" w:rsidR="00BB55AF" w:rsidRDefault="00000000" w:rsidP="00BB55AF">
      <w:pPr>
        <w:numPr>
          <w:ilvl w:val="0"/>
          <w:numId w:val="4"/>
        </w:numPr>
        <w:spacing w:before="100" w:beforeAutospacing="1" w:after="100" w:afterAutospacing="1" w:line="240" w:lineRule="auto"/>
      </w:pPr>
      <w:hyperlink r:id="rId20" w:history="1">
        <w:r w:rsidR="00BB55AF">
          <w:rPr>
            <w:rStyle w:val="Hipervnculo"/>
          </w:rPr>
          <w:t>MESINESP-2</w:t>
        </w:r>
      </w:hyperlink>
      <w:r w:rsidR="00BB55AF">
        <w:t xml:space="preserve"> (Corpus of manually indexed records with </w:t>
      </w:r>
      <w:proofErr w:type="spellStart"/>
      <w:r w:rsidR="00BB55AF">
        <w:t>DeCS</w:t>
      </w:r>
      <w:proofErr w:type="spellEnd"/>
      <w:r w:rsidR="00BB55AF">
        <w:t xml:space="preserve"> /</w:t>
      </w:r>
      <w:proofErr w:type="spellStart"/>
      <w:r w:rsidR="00BB55AF">
        <w:t>MeSH</w:t>
      </w:r>
      <w:proofErr w:type="spellEnd"/>
      <w:r w:rsidR="00BB55AF">
        <w:t xml:space="preserve"> terms comprising scientific literature abstracts, clinical trials, and patent abstracts, different document collection)</w:t>
      </w:r>
    </w:p>
    <w:p w14:paraId="101D7784" w14:textId="557EB3CE" w:rsidR="00BB55AF" w:rsidRPr="00BB55AF" w:rsidRDefault="00B83CFD" w:rsidP="001C4134">
      <w:pPr>
        <w:rPr>
          <w:rFonts w:ascii="Inter-Bold" w:eastAsia="Times New Roman" w:hAnsi="Inter-Bold" w:cs="Times New Roman"/>
          <w:color w:val="000000"/>
        </w:rPr>
      </w:pPr>
      <w:r>
        <w:rPr>
          <w:rFonts w:ascii="Inter-Bold" w:eastAsia="Times New Roman" w:hAnsi="Inter-Bold" w:cs="Times New Roman"/>
          <w:color w:val="000000"/>
        </w:rPr>
        <w:br w:type="page"/>
      </w:r>
    </w:p>
    <w:p w14:paraId="19E04E5C" w14:textId="77777777" w:rsidR="00840641" w:rsidRPr="00BB55AF" w:rsidRDefault="00840641" w:rsidP="001C4134">
      <w:pPr>
        <w:rPr>
          <w:rFonts w:ascii="Inter-Bold" w:eastAsia="Times New Roman" w:hAnsi="Inter-Bold" w:cs="Times New Roman"/>
          <w:b/>
          <w:bCs/>
          <w:color w:val="000000"/>
        </w:rPr>
      </w:pPr>
    </w:p>
    <w:tbl>
      <w:tblPr>
        <w:tblW w:w="11340" w:type="dxa"/>
        <w:tblInd w:w="-577" w:type="dxa"/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610"/>
        <w:gridCol w:w="1509"/>
        <w:gridCol w:w="992"/>
        <w:gridCol w:w="1418"/>
        <w:gridCol w:w="1984"/>
        <w:gridCol w:w="3827"/>
      </w:tblGrid>
      <w:tr w:rsidR="007C40B6" w:rsidRPr="009E363A" w14:paraId="6F86950F" w14:textId="77777777" w:rsidTr="00482B58"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497051A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Conjunto de datos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0AB746A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Tipo (1,2,3,4,5)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BDA1317" w14:textId="57DD8158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Respons</w:t>
            </w:r>
            <w:proofErr w:type="spellEnd"/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.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C9DC24D" w14:textId="63C79CDF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Tokens</w:t>
            </w: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4AB4401" w14:textId="34116CAE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Otras </w:t>
            </w:r>
            <w:r w:rsidR="00482B58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referencias</w:t>
            </w: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B33DBDD" w14:textId="33CD43B5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Fuente</w:t>
            </w:r>
          </w:p>
        </w:tc>
      </w:tr>
      <w:tr w:rsidR="00195E64" w:rsidRPr="009E363A" w14:paraId="6E529B93" w14:textId="77777777" w:rsidTr="00482B58">
        <w:trPr>
          <w:trHeight w:val="692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227551A" w14:textId="77777777" w:rsidR="00195E64" w:rsidRPr="009617CE" w:rsidRDefault="00000000" w:rsidP="00195E64">
            <w:pPr>
              <w:spacing w:before="100" w:beforeAutospacing="1" w:after="100" w:afterAutospacing="1" w:line="240" w:lineRule="auto"/>
              <w:rPr>
                <w:color w:val="FF0000"/>
              </w:rPr>
            </w:pPr>
            <w:hyperlink r:id="rId21" w:history="1">
              <w:proofErr w:type="spellStart"/>
              <w:r w:rsidR="00195E64" w:rsidRPr="009617CE">
                <w:rPr>
                  <w:rStyle w:val="Hipervnculo"/>
                  <w:color w:val="FF0000"/>
                </w:rPr>
                <w:t>SymTEMIST</w:t>
              </w:r>
              <w:proofErr w:type="spellEnd"/>
            </w:hyperlink>
            <w:r w:rsidR="00195E64" w:rsidRPr="009617CE">
              <w:rPr>
                <w:color w:val="FF0000"/>
              </w:rPr>
              <w:t xml:space="preserve"> (Corpus of symptoms, signs and findings mentions and normalization to SNOMED CT, same document collection)</w:t>
            </w:r>
          </w:p>
          <w:p w14:paraId="15F59894" w14:textId="77777777" w:rsidR="00195E64" w:rsidRPr="009E363A" w:rsidRDefault="00195E64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9EB144D" w14:textId="60DB664D" w:rsidR="00195E64" w:rsidRPr="009E363A" w:rsidRDefault="00195E64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Wc6Fi9B2","properties":{"formattedCitation":"[8]","plainCitation":"[8]","noteIndex":0},"citationItems":[{"id":807,"uris":["http://zotero.org/users/local/zYJRGkmq/items/77D3U75P"],"itemData":{"id":807,"type":"article-journal","container-title":"arXiv preprint arXiv:2401.15780","title":"Fine-Tuned Large Language Models for Symptom Recognition from Spanish Clinical Text","author":[{"family":"Shaaban","given":"Mai A."},{"family":"Akkasi","given":"Abbas"},{"family":"Khan","given":"Adnan"},{"family":"Komeili","given":"Majid"},{"family":"Yaqub","given":"Mohammad"}],"issued":{"date-parts":[["2024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195E64">
              <w:rPr>
                <w:rFonts w:ascii="Inter-Bold" w:hAnsi="Inter-Bold"/>
              </w:rPr>
              <w:t>[8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A7679BC" w14:textId="77777777" w:rsidR="00195E64" w:rsidRPr="009E363A" w:rsidRDefault="00195E64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E28D7C5" w14:textId="77777777" w:rsidR="00195E64" w:rsidRPr="009E363A" w:rsidRDefault="00195E64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FEA7C6F" w14:textId="77777777" w:rsidR="00195E64" w:rsidRPr="009E363A" w:rsidRDefault="00195E64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1B455F6" w14:textId="6BA962C6" w:rsidR="00195E64" w:rsidRPr="009E363A" w:rsidRDefault="00DD2E84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DD2E84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8223654</w:t>
            </w:r>
          </w:p>
        </w:tc>
      </w:tr>
      <w:tr w:rsidR="007C40B6" w:rsidRPr="009E363A" w14:paraId="7A2F2A39" w14:textId="77777777" w:rsidTr="00482B58">
        <w:trPr>
          <w:trHeight w:val="692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911503F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dical Lexicon for Spanish (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dLexSp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)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84034A9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B1CA225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23124F0" w14:textId="781B51C3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6098E97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262FA76" w14:textId="195CBE9F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digital.csic.es/handle/10261/270429</w:t>
            </w:r>
          </w:p>
        </w:tc>
      </w:tr>
      <w:tr w:rsidR="007C40B6" w:rsidRPr="009E363A" w14:paraId="7773CDFF" w14:textId="77777777" w:rsidTr="00482B58">
        <w:trPr>
          <w:trHeight w:val="692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6B6036C" w14:textId="218161F8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617CE">
              <w:rPr>
                <w:rFonts w:ascii="Inter-Bold" w:eastAsia="Times New Roman" w:hAnsi="Inter-Bold" w:cs="Times New Roman"/>
                <w:b/>
                <w:bCs/>
                <w:color w:val="FF0000"/>
              </w:rPr>
              <w:t>Wikipedia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FAE29AB" w14:textId="7E1E924D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Para </w:t>
            </w: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español</w:t>
            </w:r>
            <w:proofErr w:type="spellEnd"/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8D36812" w14:textId="6F4CF228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Alvaro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7813A04" w14:textId="24854C78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310ECCE" w14:textId="77777777" w:rsidR="007C40B6" w:rsidRPr="00071D19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39BB4CC" w14:textId="07AFEC82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071D19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huggingface.co/datasets/wikipedia</w:t>
            </w:r>
          </w:p>
        </w:tc>
      </w:tr>
      <w:tr w:rsidR="007C40B6" w:rsidRPr="009E363A" w14:paraId="54F57C32" w14:textId="77777777" w:rsidTr="00482B58">
        <w:trPr>
          <w:trHeight w:val="1326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73D719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odiEsp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: gold standard Spanish clinical cases coded in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ICD10 (CIE10) - eHealth CLEF2020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0FC6CE" w14:textId="181354A5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4EgCsPBb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306DBB1" w14:textId="6922BD02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Alvaro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14A95E5" w14:textId="514C3129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B634D24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16C6AC8" w14:textId="55A7B0F0" w:rsidR="007C40B6" w:rsidRDefault="00000000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hyperlink r:id="rId22" w:anchor=".XsZFoXUzZpg" w:history="1">
              <w:r w:rsidR="004A1A1A" w:rsidRPr="004B50C6">
                <w:rPr>
                  <w:rStyle w:val="Hipervnculo"/>
                  <w:rFonts w:ascii="Inter-Bold" w:eastAsia="Times New Roman" w:hAnsi="Inter-Bold" w:cs="Times New Roman"/>
                  <w:b/>
                  <w:bCs/>
                </w:rPr>
                <w:t>https://zenodo.org/records/3837305#.XsZFoXUzZpg</w:t>
              </w:r>
            </w:hyperlink>
          </w:p>
          <w:p w14:paraId="65CC4785" w14:textId="77777777" w:rsidR="004A1A1A" w:rsidRDefault="004A1A1A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  <w:p w14:paraId="4565297D" w14:textId="0C93BF06" w:rsidR="004A1A1A" w:rsidRPr="009E363A" w:rsidRDefault="004A1A1A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4A1A1A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https://huggingface.co/datasets/bigbio/codiesp</w:t>
            </w:r>
          </w:p>
        </w:tc>
      </w:tr>
      <w:tr w:rsidR="00DF7586" w:rsidRPr="00DF7586" w14:paraId="4B08504B" w14:textId="77777777" w:rsidTr="00482B58">
        <w:trPr>
          <w:trHeight w:val="1047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AA778F" w14:textId="77777777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lastRenderedPageBreak/>
              <w:t>Cantemist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corpus: gold standard of oncology clinical cases annotated with CIE-O 3 terminology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EB98A47" w14:textId="758397E3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In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 ADDIN ZOTERO_ITEM CSL_CITATION {"citationID":"b9QblTq4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nez"}],"issued":{"date-parts":[["2023"]]}}}],"schema":"https://github.com/citation-style-language/schema/raw/master/csl-citation.json"} </w:instrTex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separate"/>
            </w:r>
            <w:r w:rsidRPr="00DF7586">
              <w:rPr>
                <w:rFonts w:ascii="Inter-Bold" w:hAnsi="Inter-Bold"/>
                <w:color w:val="FF0000"/>
              </w:rPr>
              <w:t>[1]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86E6A46" w14:textId="5FCDD6A9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Dionis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EFAC41F" w14:textId="6927016C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1C5E5B" w14:textId="77777777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542BCB1" w14:textId="5B934DCB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https://huggingface.co/datasets/PlanTL-GOB-ES/cantemist-ner</w:t>
            </w:r>
          </w:p>
          <w:p w14:paraId="7C4DAD8F" w14:textId="77777777" w:rsidR="007C40B6" w:rsidRPr="00DF7586" w:rsidRDefault="00000000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hyperlink r:id="rId23" w:history="1">
              <w:r w:rsidR="007C40B6" w:rsidRPr="00DF7586">
                <w:rPr>
                  <w:rStyle w:val="Hipervnculo"/>
                  <w:rFonts w:ascii="Inter-Bold" w:eastAsia="Times New Roman" w:hAnsi="Inter-Bold" w:cs="Times New Roman"/>
                  <w:b/>
                  <w:bCs/>
                  <w:color w:val="FF0000"/>
                </w:rPr>
                <w:t>https://zenodo.org/records/3978041</w:t>
              </w:r>
            </w:hyperlink>
          </w:p>
        </w:tc>
      </w:tr>
      <w:tr w:rsidR="007C40B6" w:rsidRPr="009E363A" w14:paraId="33253211" w14:textId="77777777" w:rsidTr="00482B58">
        <w:trPr>
          <w:trHeight w:val="61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8FD2524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Chilean Waiting List Corpus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2868C07" w14:textId="0C1F1A98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nZ1Y6LnH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C72E2AC" w14:textId="49F51C26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aniel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EB6B9FE" w14:textId="5EEFB155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FBFD049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30A09C3" w14:textId="045C9B55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7555181</w:t>
            </w:r>
          </w:p>
        </w:tc>
      </w:tr>
      <w:tr w:rsidR="007C40B6" w:rsidRPr="009E363A" w14:paraId="6592E44E" w14:textId="77777777" w:rsidTr="00482B58">
        <w:trPr>
          <w:trHeight w:val="840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4FE80CF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T-EBM-SP - Corpus of Clinical Trials for Evidence-Based-Medicine in Spanish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A04C62" w14:textId="48A34296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ufBS33JK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49665E1" w14:textId="494BC71B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aniel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A9F1481" w14:textId="4E6E9D53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292 173</w:t>
            </w: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9B6759E" w14:textId="77777777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E28EF3" w14:textId="2CA67A81" w:rsidR="007C40B6" w:rsidRPr="009E363A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6059737</w:t>
            </w:r>
          </w:p>
        </w:tc>
      </w:tr>
      <w:tr w:rsidR="007C40B6" w:rsidRPr="009E363A" w14:paraId="13357622" w14:textId="77777777" w:rsidTr="00482B58">
        <w:trPr>
          <w:trHeight w:val="1183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F4D70FB" w14:textId="77777777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MedlinePlus Spanish (National Library of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lastRenderedPageBreak/>
              <w:t>Medicine, NLM)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8F4358E" w14:textId="77777777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E837464" w14:textId="77777777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</w:t>
            </w:r>
          </w:p>
          <w:p w14:paraId="59F378C0" w14:textId="16F33C3E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 Dionis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B789C2" w14:textId="18CF0B5C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CBB4661" w14:textId="77777777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B2CDD60" w14:textId="37CADE34" w:rsidR="007C40B6" w:rsidRPr="00DF7586" w:rsidRDefault="007C40B6" w:rsidP="009E363A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https://medlineplus.gov/spanish/</w:t>
            </w:r>
          </w:p>
        </w:tc>
      </w:tr>
      <w:tr w:rsidR="007C40B6" w:rsidRPr="009617CE" w14:paraId="7A66C6E1" w14:textId="77777777" w:rsidTr="00482B58">
        <w:trPr>
          <w:trHeight w:val="1326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01AA0E" w14:textId="77777777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</w:pP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>PlanTL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>-GOB-ES/</w:t>
            </w: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>pharmaconer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 xml:space="preserve"> (Estudiar </w:t>
            </w: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>como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 xml:space="preserve"> llevar a formato y </w:t>
            </w: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>esta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 xml:space="preserve"> relacionado con el de </w:t>
            </w: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>mas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 xml:space="preserve"> abajo)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BE59B4D" w14:textId="669DFDFA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In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 ADDIN ZOTERO_ITEM CSL_CITATION {"citationID":"5brQFBgX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nez"}],"issued":{"date-parts":[["2023"]]}}}],"schema":"https://github.com/citation-style-language/schema/raw/master/csl-citation.json"} </w:instrTex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separate"/>
            </w:r>
            <w:r w:rsidRPr="00DF7586">
              <w:rPr>
                <w:rFonts w:ascii="Inter-Bold" w:hAnsi="Inter-Bold"/>
                <w:color w:val="FF0000"/>
              </w:rPr>
              <w:t>[1]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11B5E27" w14:textId="77777777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</w:pPr>
          </w:p>
          <w:p w14:paraId="0F86430E" w14:textId="58C7B934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 xml:space="preserve"> Dionis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283A600" w14:textId="6C6C3DA8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79F4B09" w14:textId="77777777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F841D5A" w14:textId="3788011B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>https://huggingface.co/datasets/PlanTL-GOB-ES/pharmaconer</w:t>
            </w:r>
          </w:p>
        </w:tc>
      </w:tr>
      <w:tr w:rsidR="007C40B6" w:rsidRPr="009E363A" w14:paraId="5CA1112D" w14:textId="77777777" w:rsidTr="00482B58">
        <w:trPr>
          <w:trHeight w:val="759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3E8A6FD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Spanish Clinical Case Corpus (SPACCC)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F5B1E7D" w14:textId="5E483450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ArTBqeDf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05589D7" w14:textId="721AD93A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ylan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5AD6E71" w14:textId="2CC72EA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396,988</w:t>
            </w: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CBCC31E" w14:textId="77777777" w:rsidR="007C40B6" w:rsidRDefault="007C40B6" w:rsidP="00571C5E"/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9728E09" w14:textId="350E9D7E" w:rsidR="007C40B6" w:rsidRPr="009E363A" w:rsidRDefault="00000000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hyperlink r:id="rId24" w:history="1">
              <w:r w:rsidR="007C40B6" w:rsidRPr="009E363A">
                <w:rPr>
                  <w:rStyle w:val="Hipervnculo"/>
                  <w:rFonts w:ascii="Inter-Bold" w:eastAsia="Times New Roman" w:hAnsi="Inter-Bold" w:cs="Times New Roman"/>
                  <w:b/>
                  <w:bCs/>
                </w:rPr>
                <w:t>https://zenodo.org/records/2560316</w:t>
              </w:r>
            </w:hyperlink>
          </w:p>
          <w:p w14:paraId="6ABFD6D1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PlanTL-GOB-ES/SPACCC</w:t>
            </w:r>
          </w:p>
        </w:tc>
      </w:tr>
      <w:tr w:rsidR="007C40B6" w:rsidRPr="009617CE" w14:paraId="7CF2CD7F" w14:textId="77777777" w:rsidTr="00482B58">
        <w:trPr>
          <w:trHeight w:val="496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1CD1DA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ORDO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EAB5E41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Estudiar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como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construir un recurso que se parezca a la base de dato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1A7CB7F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F4BB714" w14:textId="1C9600C2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7D58F54" w14:textId="77777777" w:rsidR="007C40B6" w:rsidRPr="007C40B6" w:rsidRDefault="007C40B6" w:rsidP="00571C5E">
            <w:pPr>
              <w:rPr>
                <w:lang w:val="es-419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6BB87CF" w14:textId="40960F4B" w:rsidR="007C40B6" w:rsidRPr="007C40B6" w:rsidRDefault="00000000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hyperlink r:id="rId25" w:history="1">
              <w:r w:rsidR="007C40B6" w:rsidRPr="007C40B6">
                <w:rPr>
                  <w:rStyle w:val="Hipervnculo"/>
                  <w:rFonts w:ascii="Inter-Bold" w:eastAsia="Times New Roman" w:hAnsi="Inter-Bold" w:cs="Times New Roman"/>
                  <w:b/>
                  <w:bCs/>
                  <w:lang w:val="es-419"/>
                </w:rPr>
                <w:t>https://www.orphadata.com/ordo/</w:t>
              </w:r>
            </w:hyperlink>
          </w:p>
          <w:p w14:paraId="3355C852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https://www.orphadata.com/docs/WhatIsORDO.pdf</w:t>
            </w:r>
          </w:p>
        </w:tc>
      </w:tr>
      <w:tr w:rsidR="007C40B6" w:rsidRPr="009E363A" w14:paraId="35638DEC" w14:textId="77777777" w:rsidTr="00482B58">
        <w:trPr>
          <w:trHeight w:val="755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9C28DEE" w14:textId="77777777" w:rsidR="007C40B6" w:rsidRPr="00A8043F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proofErr w:type="spellStart"/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t>DisTEMIST</w:t>
            </w:r>
            <w:proofErr w:type="spellEnd"/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corpus: detection and normalizatio</w:t>
            </w:r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lastRenderedPageBreak/>
              <w:t xml:space="preserve">n of disease mentions in </w:t>
            </w:r>
            <w:proofErr w:type="spellStart"/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t>spanish</w:t>
            </w:r>
            <w:proofErr w:type="spellEnd"/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clinical cases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7CBA2A1" w14:textId="46133C2A" w:rsidR="007C40B6" w:rsidRPr="00A8043F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lastRenderedPageBreak/>
              <w:t xml:space="preserve">In </w:t>
            </w:r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begin"/>
            </w:r>
            <w:r w:rsidR="00195E64"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 ADDIN ZOTERO_ITEM CSL_CITATION {"citationID":"9WxnqQn8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 w:rsidRPr="00A8043F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a"},{"family":"Jim</w:instrText>
            </w:r>
            <w:r w:rsidR="00195E64" w:rsidRPr="00A8043F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é</w:instrText>
            </w:r>
            <w:r w:rsidR="00195E64"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ez","given":"</w:instrText>
            </w:r>
            <w:r w:rsidR="00195E64" w:rsidRPr="00A8043F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lvaro Barbero"},{"family":"Fern</w:instrText>
            </w:r>
            <w:r w:rsidR="00195E64" w:rsidRPr="00A8043F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dez","given":"Paloma Mart</w:instrText>
            </w:r>
            <w:r w:rsidR="00195E64" w:rsidRPr="00A8043F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nez"}],"issued":{"date-parts":[["2023"]]}}}],"schema":"https://github.com/citation-style-language/schema/raw/master/csl-citation.json"} </w:instrText>
            </w:r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separate"/>
            </w:r>
            <w:r w:rsidRPr="00A8043F">
              <w:rPr>
                <w:rFonts w:ascii="Inter-Bold" w:hAnsi="Inter-Bold"/>
                <w:color w:val="FF0000"/>
              </w:rPr>
              <w:t>[1]</w:t>
            </w:r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51AB95D" w14:textId="57823CCF" w:rsidR="007C40B6" w:rsidRPr="00A8043F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Dionis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A2AB2B0" w14:textId="5D36A9BE" w:rsidR="007C40B6" w:rsidRPr="00A8043F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F1B2A7F" w14:textId="77777777" w:rsidR="007C40B6" w:rsidRPr="00A8043F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3004340" w14:textId="7199D9CD" w:rsidR="007C40B6" w:rsidRPr="00A8043F" w:rsidRDefault="00000000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hyperlink r:id="rId26" w:history="1">
              <w:r w:rsidR="00510750" w:rsidRPr="00A8043F">
                <w:rPr>
                  <w:rStyle w:val="Hipervnculo"/>
                  <w:rFonts w:ascii="Inter-Bold" w:eastAsia="Times New Roman" w:hAnsi="Inter-Bold" w:cs="Times New Roman"/>
                  <w:b/>
                  <w:bCs/>
                  <w:color w:val="FF0000"/>
                </w:rPr>
                <w:t>https://zenodo.org/records/7614764</w:t>
              </w:r>
            </w:hyperlink>
          </w:p>
          <w:p w14:paraId="261F4E99" w14:textId="77777777" w:rsidR="00510750" w:rsidRPr="00A8043F" w:rsidRDefault="00510750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  <w:p w14:paraId="4315C641" w14:textId="0160C5F9" w:rsidR="00510750" w:rsidRPr="00A8043F" w:rsidRDefault="00510750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A8043F">
              <w:rPr>
                <w:rFonts w:ascii="Inter-Bold" w:eastAsia="Times New Roman" w:hAnsi="Inter-Bold" w:cs="Times New Roman"/>
                <w:b/>
                <w:bCs/>
                <w:color w:val="FF0000"/>
              </w:rPr>
              <w:lastRenderedPageBreak/>
              <w:t>https://huggingface.co/datasets/bigbio/distemist</w:t>
            </w:r>
          </w:p>
        </w:tc>
      </w:tr>
      <w:tr w:rsidR="007C40B6" w:rsidRPr="009617CE" w14:paraId="7E7B39D2" w14:textId="77777777" w:rsidTr="00482B58">
        <w:trPr>
          <w:trHeight w:val="574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7485633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Spanish Drug Effect database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D1FB699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Estudiar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como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</w:t>
            </w:r>
            <w:proofErr w:type="gram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utilizar</w:t>
            </w:r>
            <w:proofErr w:type="gram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pero puede servir para tratamiento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DF05835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4ACDDC8" w14:textId="3D45E85F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DF3C87C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6C4FF18" w14:textId="203A0C3A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https://github.com/isegura/ADR</w:t>
            </w:r>
          </w:p>
        </w:tc>
      </w:tr>
      <w:tr w:rsidR="007C40B6" w:rsidRPr="009617CE" w14:paraId="3A9994AE" w14:textId="77777777" w:rsidTr="00482B58">
        <w:trPr>
          <w:trHeight w:val="682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866221A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Unified Medical Language System (UMLS)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137202D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Estudiar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como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</w:t>
            </w:r>
            <w:proofErr w:type="gram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>utilizar</w:t>
            </w:r>
            <w:proofErr w:type="gram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sz w:val="18"/>
                <w:szCs w:val="18"/>
                <w:lang w:val="es-419"/>
              </w:rPr>
              <w:t xml:space="preserve"> pero puede servir para tratamientos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1CF2881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ADA4B4C" w14:textId="4874BEF9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CF9EF35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43875A22" w14:textId="3C5F3ED3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>https://www.nlm.nih.gov/research/umls/index.html</w:t>
            </w:r>
          </w:p>
        </w:tc>
      </w:tr>
      <w:tr w:rsidR="007C40B6" w:rsidRPr="009E363A" w14:paraId="71CAD8BB" w14:textId="77777777" w:rsidTr="00482B58">
        <w:trPr>
          <w:trHeight w:val="830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0E9B83F" w14:textId="77777777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Spanish Biomedical Crawled Corpus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14E04FB" w14:textId="77777777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sz w:val="18"/>
                <w:szCs w:val="18"/>
                <w:lang w:val="es-419"/>
              </w:rPr>
              <w:t xml:space="preserve">En el texto tiene la descripción y la clasificación como enfermedad esto suena como un recurso a </w:t>
            </w: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sz w:val="18"/>
                <w:szCs w:val="18"/>
                <w:lang w:val="es-419"/>
              </w:rPr>
              <w:t>prentrenar</w:t>
            </w:r>
            <w:proofErr w:type="spellEnd"/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0428FEB" w14:textId="1D2F9587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>Dionis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921DE95" w14:textId="4351B2BB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  <w:lang w:val="es-419"/>
              </w:rPr>
              <w:t>Grande</w:t>
            </w: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CE6021C" w14:textId="77777777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2364EC52" w14:textId="0B5A93D5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https://zenodo.org/records/5513237#.Yp7lU_exWV4</w:t>
            </w:r>
          </w:p>
        </w:tc>
      </w:tr>
      <w:tr w:rsidR="007C40B6" w:rsidRPr="009E363A" w14:paraId="14ADCE12" w14:textId="77777777" w:rsidTr="00482B58">
        <w:trPr>
          <w:trHeight w:val="476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0DE98110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SpEn_Parallel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Corpora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5208F17E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511D25E" w14:textId="3ECBB9F9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ylan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3C254ED5" w14:textId="0497F800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466264B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E4E15F8" w14:textId="0EEBBAB3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3562536#.YlP1UshBwio</w:t>
            </w:r>
          </w:p>
        </w:tc>
      </w:tr>
      <w:tr w:rsidR="007C40B6" w:rsidRPr="009E363A" w14:paraId="619DFC03" w14:textId="77777777" w:rsidTr="00482B58">
        <w:trPr>
          <w:trHeight w:val="476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0DBFD84" w14:textId="38468763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>eHealthKD</w:t>
            </w:r>
            <w:proofErr w:type="spellEnd"/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2996B8D" w14:textId="0D3918AB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42sNTttD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No </w:t>
            </w: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muy</w:t>
            </w:r>
            <w:proofErr w:type="spellEnd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</w:t>
            </w:r>
            <w:proofErr w:type="spellStart"/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sencillo</w:t>
            </w:r>
            <w:proofErr w:type="spellEnd"/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75A6F9B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2BFB559" w14:textId="27C04D19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9F0230B" w14:textId="77777777" w:rsidR="007C40B6" w:rsidRPr="00F635C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F9CE8DC" w14:textId="5DD7C6BD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ehealthkd/corpora/tree/master</w:t>
            </w:r>
          </w:p>
        </w:tc>
      </w:tr>
      <w:tr w:rsidR="007C40B6" w:rsidRPr="009E363A" w14:paraId="708C598D" w14:textId="77777777" w:rsidTr="00482B58">
        <w:trPr>
          <w:trHeight w:val="476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6AC74F7E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European Clinical Case Corpus 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7B41957F" w14:textId="7EC05DFA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ad5yj7BK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AC6E93F" w14:textId="6D1DD5DC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Dylan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E112BBD" w14:textId="037857A4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7C502E8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14:paraId="13C7BC38" w14:textId="4C7D236E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live.european-language-grid.eu/catalogue/corpus/7618/download/</w:t>
            </w:r>
          </w:p>
        </w:tc>
      </w:tr>
      <w:tr w:rsidR="007C40B6" w:rsidRPr="009E363A" w14:paraId="607B808B" w14:textId="77777777" w:rsidTr="00482B58">
        <w:trPr>
          <w:trHeight w:val="87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AFFCC20" w14:textId="01C50E6D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Biomedical Abbreviation Recognition and Resolution 2nd Edition (BARR2)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246B1CD" w14:textId="4E8FB5DC" w:rsidR="007C40B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uurPjC7H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9BA155F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D1FFEEE" w14:textId="7BEEF85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BA3596B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F83DB28" w14:textId="5C0D773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</w:tr>
      <w:tr w:rsidR="007C40B6" w:rsidRPr="009E363A" w14:paraId="4645F9BB" w14:textId="77777777" w:rsidTr="00482B58">
        <w:trPr>
          <w:trHeight w:val="87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589803E" w14:textId="2536B4DF" w:rsidR="007C40B6" w:rsidRPr="001D4629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t>CARES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70986EB" w14:textId="4CD4305C" w:rsidR="007C40B6" w:rsidRPr="001D4629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In </w:t>
            </w: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 ADDIN ZOTERO_ITEM CSL_CITATION {"citationID":"PKKfyt0K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nez"}],"issued":{"date-parts":[["2023"]]}}}],"schema":"https://github.com/citation-style-language/schema/raw/master/csl-citation.json"} </w:instrText>
            </w: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separate"/>
            </w:r>
            <w:r w:rsidRPr="001D4629">
              <w:rPr>
                <w:rFonts w:ascii="Inter-Bold" w:hAnsi="Inter-Bold"/>
                <w:color w:val="FF0000"/>
              </w:rPr>
              <w:t>[1]</w:t>
            </w: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995A5B7" w14:textId="77777777" w:rsidR="007C40B6" w:rsidRPr="001D4629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  <w:p w14:paraId="36BA216C" w14:textId="3F856B85" w:rsidR="007C40B6" w:rsidRPr="001D4629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Dionis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389A849" w14:textId="12D2A96B" w:rsidR="007C40B6" w:rsidRPr="001D4629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A180422" w14:textId="77777777" w:rsidR="007C40B6" w:rsidRPr="001D4629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309B3DD" w14:textId="14AA0895" w:rsidR="007C40B6" w:rsidRPr="001D4629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t>https://huggingface.co/datasets/chizhikchi/CARES</w:t>
            </w:r>
          </w:p>
        </w:tc>
      </w:tr>
      <w:tr w:rsidR="007C40B6" w:rsidRPr="009E363A" w14:paraId="75824F64" w14:textId="77777777" w:rsidTr="00482B58">
        <w:trPr>
          <w:trHeight w:val="87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21ED7E3" w14:textId="39247EF0" w:rsidR="007C40B6" w:rsidRPr="00F635C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6909C1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ULA-SCRC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44D0990" w14:textId="354ED2B0" w:rsidR="007C40B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5p8LzRpL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4544DAA5" w14:textId="77777777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A74C669" w14:textId="1DA104E1" w:rsidR="007C40B6" w:rsidRPr="009E363A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187729E" w14:textId="77777777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CEC6F9A" w14:textId="66637B8B" w:rsidR="007C40B6" w:rsidRPr="00F635C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Vicomtech/NUBes-negation-uncertainty-biomedical-corpus</w:t>
            </w:r>
          </w:p>
        </w:tc>
      </w:tr>
      <w:tr w:rsidR="007C40B6" w:rsidRPr="009C73E5" w14:paraId="439F7FCD" w14:textId="77777777" w:rsidTr="00482B58">
        <w:trPr>
          <w:trHeight w:val="87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11027A4" w14:textId="7ADB1CC3" w:rsidR="007C40B6" w:rsidRPr="006909C1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xaMed</w:t>
            </w:r>
            <w:proofErr w:type="spellEnd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GS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3CD5F78" w14:textId="7D296D03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 xml:space="preserve"> ADDIN ZOTERO_ITEM CSL_CITATION {"citationID":"VIcn0B01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  <w:lang w:val="es-419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9C73E5">
              <w:rPr>
                <w:rFonts w:ascii="Inter-Bold" w:hAnsi="Inter-Bold"/>
                <w:lang w:val="es-419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Hay que contactar c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on los autores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lastRenderedPageBreak/>
              <w:t>porque no es publico</w:t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7F52EBA" w14:textId="77777777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8D474D5" w14:textId="7D84BA8A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04CCC59" w14:textId="77777777" w:rsidR="007C40B6" w:rsidRPr="00482B58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992E672" w14:textId="1444D930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On the creation of a clinical gold standard corpus in </w:t>
            </w: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panish</w:t>
            </w:r>
            <w:proofErr w:type="spellEnd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: Mining adverse drug reactions.</w:t>
            </w:r>
          </w:p>
        </w:tc>
      </w:tr>
      <w:tr w:rsidR="007C40B6" w:rsidRPr="009C73E5" w14:paraId="6E6EFF01" w14:textId="77777777" w:rsidTr="00482B58">
        <w:trPr>
          <w:trHeight w:val="87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E26B124" w14:textId="21F20E1E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LivingNER</w:t>
            </w:r>
            <w:proofErr w:type="spellEnd"/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D6691C2" w14:textId="00C5EF92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E0dm06N4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96A5A17" w14:textId="0637D2BC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  <w:t xml:space="preserve">  Daniel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2F2BDF5" w14:textId="440E734E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  <w:lang w:val="es-419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269408B5" w14:textId="77777777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56E2ADC" w14:textId="0D4837DE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/7614764</w:t>
            </w:r>
          </w:p>
        </w:tc>
      </w:tr>
      <w:tr w:rsidR="007C40B6" w:rsidRPr="009C73E5" w14:paraId="35BCD2CE" w14:textId="77777777" w:rsidTr="00482B58">
        <w:trPr>
          <w:trHeight w:val="87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BD505A3" w14:textId="29DF1C3C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MEDDOCAN</w:t>
            </w: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64605EC" w14:textId="2AA89746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In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 ADDIN ZOTERO_ITEM CSL_CITATION {"citationID":"b2J6fNi6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FF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FF0000"/>
              </w:rPr>
              <w:instrText xml:space="preserve">nez"}],"issued":{"date-parts":[["2023"]]}}}],"schema":"https://github.com/citation-style-language/schema/raw/master/csl-citation.json"} </w:instrTex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separate"/>
            </w:r>
            <w:r w:rsidRPr="00DF7586">
              <w:rPr>
                <w:rFonts w:ascii="Inter-Bold" w:hAnsi="Inter-Bold"/>
                <w:color w:val="FF0000"/>
              </w:rPr>
              <w:t>[1]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5C8ABB45" w14:textId="18035C7D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Dionis</w:t>
            </w: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75E020D" w14:textId="000F0DA2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MEDDOCAN (Medical Document Anonymization Track) [60] is a corpus of clinical cases sampled from the SPACCC corpus and enriched with synthetic personal information.</w:t>
            </w: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E943182" w14:textId="77777777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1C81AC54" w14:textId="181EBF0E" w:rsidR="007C40B6" w:rsidRPr="00DF758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https://huggingface.co/datasets/bigbio/meddocan</w:t>
            </w:r>
          </w:p>
        </w:tc>
      </w:tr>
      <w:tr w:rsidR="007C40B6" w:rsidRPr="009C73E5" w14:paraId="442046C8" w14:textId="77777777" w:rsidTr="00482B58">
        <w:trPr>
          <w:trHeight w:val="87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8A50B43" w14:textId="7D597BC1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NUBes</w:t>
            </w:r>
            <w:proofErr w:type="spellEnd"/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EADE174" w14:textId="316B1F1B" w:rsidR="007C40B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cySI2Pe4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7DF443DF" w14:textId="77777777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FAF105B" w14:textId="513F217B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EE1F619" w14:textId="77777777" w:rsidR="007C40B6" w:rsidRPr="00571C5E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A135E95" w14:textId="463C359F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github.com/Vicomtech/NUBes-negation-uncertainty-biomedical-corpus</w:t>
            </w:r>
          </w:p>
        </w:tc>
      </w:tr>
      <w:tr w:rsidR="00D77F9C" w:rsidRPr="009C73E5" w14:paraId="2D4BF21A" w14:textId="77777777" w:rsidTr="00482B58">
        <w:trPr>
          <w:trHeight w:val="2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6CF60BD" w14:textId="77777777" w:rsidR="00D77F9C" w:rsidRPr="00D77F9C" w:rsidRDefault="00D77F9C" w:rsidP="00D77F9C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D77F9C"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 xml:space="preserve">MESINESP2 </w:t>
            </w:r>
          </w:p>
          <w:p w14:paraId="4F8546FD" w14:textId="77777777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70133C6" w14:textId="77777777" w:rsidR="00D77F9C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42C00EF" w14:textId="77777777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772C87AB" w14:textId="77777777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25DA9D4" w14:textId="77777777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E48E37C" w14:textId="2125A856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D77F9C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s/5602914</w:t>
            </w:r>
          </w:p>
        </w:tc>
      </w:tr>
      <w:tr w:rsidR="007C40B6" w:rsidRPr="009C73E5" w14:paraId="5C1D197F" w14:textId="77777777" w:rsidTr="00482B58">
        <w:trPr>
          <w:trHeight w:val="2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CA29D5E" w14:textId="2AE7338A" w:rsidR="007C40B6" w:rsidRPr="00571C5E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ocialDisNER</w:t>
            </w:r>
            <w:proofErr w:type="spellEnd"/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557BC716" w14:textId="76592D95" w:rsidR="007C40B6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In 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begin"/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 ADDIN ZOTERO_ITEM CSL_CITATION {"citationID":"DNPmIt5l","properties":{"formattedCitation":"[1]","plainCitation":"[1]","noteIndex":0},"citationItems":[{"id":"7G0MfjQL/mQrERktg","uris":["http://zotero.org/users/local/zYJRGkmq/items/ZA3XLTCI"],"itemData":{"id":"NqzhDuwD/7LIzFdNm","type":"article-journal","container-title":"arXiv preprint arXiv:2308.02199","title":"A Survey of Spanish Clinical Language Models","author":[{"family":"Subies","given":"Guillem Garc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a"},{"family":"Jim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é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ez","given":"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lvaro Barbero"},{"family":"Fern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á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>ndez","given":"Paloma Mart</w:instrText>
            </w:r>
            <w:r w:rsidR="00195E64">
              <w:rPr>
                <w:rFonts w:ascii="Inter-Bold" w:eastAsia="Times New Roman" w:hAnsi="Inter-Bold" w:cs="Times New Roman" w:hint="eastAsia"/>
                <w:b/>
                <w:bCs/>
                <w:color w:val="000000"/>
              </w:rPr>
              <w:instrText>í</w:instrText>
            </w:r>
            <w:r w:rsidR="00195E64">
              <w:rPr>
                <w:rFonts w:ascii="Inter-Bold" w:eastAsia="Times New Roman" w:hAnsi="Inter-Bold" w:cs="Times New Roman"/>
                <w:b/>
                <w:bCs/>
                <w:color w:val="000000"/>
              </w:rPr>
              <w:instrText xml:space="preserve">nez"}],"issued":{"date-parts":[["2023"]]}}}],"schema":"https://github.com/citation-style-language/schema/raw/master/csl-citation.json"} </w:instrTex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separate"/>
            </w:r>
            <w:r w:rsidRPr="00840641">
              <w:rPr>
                <w:rFonts w:ascii="Inter-Bold" w:hAnsi="Inter-Bold"/>
              </w:rPr>
              <w:t>[1]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fldChar w:fldCharType="end"/>
            </w: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14DFF77E" w14:textId="77777777" w:rsidR="007C40B6" w:rsidRPr="00571C5E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089169B7" w14:textId="1EDCBA33" w:rsidR="007C40B6" w:rsidRPr="009C73E5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FF0000"/>
              </w:rPr>
              <w:t>SocialDisNER</w:t>
            </w:r>
            <w:proofErr w:type="spellEnd"/>
            <w:r w:rsidRPr="00571C5E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(Mining social media content for disease mentions) [63] is a collection of health-related tweets focused on disease mentions. Although it is not strictly a clinical corpus, its unique nature of informal language talking about health can be very useful to </w:t>
            </w:r>
            <w:r w:rsidRPr="00571C5E">
              <w:rPr>
                <w:rFonts w:ascii="Inter-Bold" w:eastAsia="Times New Roman" w:hAnsi="Inter-Bold" w:cs="Times New Roman"/>
                <w:b/>
                <w:bCs/>
                <w:color w:val="FF0000"/>
              </w:rPr>
              <w:lastRenderedPageBreak/>
              <w:t>check the generalization of the models. The corpus provides a manually annotated Gold Standard generated by experts. There are also annotation guidelines and consistency analysis to ensure the quality of the corpus.</w:t>
            </w: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6CC7F2DA" w14:textId="77777777" w:rsidR="007C40B6" w:rsidRPr="00571C5E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4D915956" w14:textId="0DAACEB0" w:rsidR="007C40B6" w:rsidRPr="00571C5E" w:rsidRDefault="007C40B6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https://zenodo.org/record/6803567</w:t>
            </w:r>
          </w:p>
        </w:tc>
      </w:tr>
      <w:tr w:rsidR="00D77F9C" w:rsidRPr="009C73E5" w14:paraId="5848250A" w14:textId="77777777" w:rsidTr="00482B58">
        <w:trPr>
          <w:trHeight w:val="21"/>
        </w:trPr>
        <w:tc>
          <w:tcPr>
            <w:tcW w:w="1610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3776EA38" w14:textId="77777777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150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68043158" w14:textId="77777777" w:rsidR="00D77F9C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03E5F65B" w14:textId="77777777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1418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828BE6D" w14:textId="77777777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</w:p>
        </w:tc>
        <w:tc>
          <w:tcPr>
            <w:tcW w:w="19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</w:tcPr>
          <w:p w14:paraId="3E1E2C5F" w14:textId="77777777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38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</w:tcPr>
          <w:p w14:paraId="26990B02" w14:textId="77777777" w:rsidR="00D77F9C" w:rsidRPr="00571C5E" w:rsidRDefault="00D77F9C" w:rsidP="00571C5E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</w:tr>
    </w:tbl>
    <w:p w14:paraId="61B8E77F" w14:textId="77777777" w:rsidR="009E363A" w:rsidRPr="001251AF" w:rsidRDefault="009E363A" w:rsidP="001C4134">
      <w:pPr>
        <w:rPr>
          <w:rFonts w:ascii="Inter-Bold" w:eastAsia="Times New Roman" w:hAnsi="Inter-Bold" w:cs="Times New Roman"/>
          <w:b/>
          <w:bCs/>
          <w:color w:val="000000"/>
          <w:lang w:val="es-419"/>
        </w:rPr>
      </w:pPr>
    </w:p>
    <w:sectPr w:rsidR="009E363A" w:rsidRPr="001251AF" w:rsidSect="00643171">
      <w:pgSz w:w="15840" w:h="12240" w:orient="landscape"/>
      <w:pgMar w:top="1440" w:right="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D59945" w14:textId="77777777" w:rsidR="00643171" w:rsidRDefault="00643171" w:rsidP="00011050">
      <w:pPr>
        <w:spacing w:after="0" w:line="240" w:lineRule="auto"/>
      </w:pPr>
      <w:r>
        <w:separator/>
      </w:r>
    </w:p>
  </w:endnote>
  <w:endnote w:type="continuationSeparator" w:id="0">
    <w:p w14:paraId="3519387C" w14:textId="77777777" w:rsidR="00643171" w:rsidRDefault="00643171" w:rsidP="000110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Inter-Regular">
    <w:altName w:val="Cambria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Inter-Bold">
    <w:altName w:val="Cambria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BB0EAA" w14:textId="77777777" w:rsidR="00643171" w:rsidRDefault="00643171" w:rsidP="00011050">
      <w:pPr>
        <w:spacing w:after="0" w:line="240" w:lineRule="auto"/>
      </w:pPr>
      <w:r>
        <w:separator/>
      </w:r>
    </w:p>
  </w:footnote>
  <w:footnote w:type="continuationSeparator" w:id="0">
    <w:p w14:paraId="795A097F" w14:textId="77777777" w:rsidR="00643171" w:rsidRDefault="00643171" w:rsidP="00011050">
      <w:pPr>
        <w:spacing w:after="0" w:line="240" w:lineRule="auto"/>
      </w:pPr>
      <w:r>
        <w:continuationSeparator/>
      </w:r>
    </w:p>
  </w:footnote>
  <w:footnote w:id="1">
    <w:p w14:paraId="31A9FC38" w14:textId="6A60A735" w:rsidR="00011050" w:rsidRPr="00011050" w:rsidRDefault="00011050">
      <w:pPr>
        <w:pStyle w:val="Textonotapie"/>
        <w:rPr>
          <w:lang w:val="es-419"/>
        </w:rPr>
      </w:pPr>
      <w:r>
        <w:rPr>
          <w:rStyle w:val="Refdenotaalpie"/>
        </w:rPr>
        <w:footnoteRef/>
      </w:r>
      <w:r>
        <w:t xml:space="preserve"> </w:t>
      </w:r>
      <w:hyperlink r:id="rId1" w:history="1">
        <w:r w:rsidRPr="00D65083">
          <w:rPr>
            <w:rStyle w:val="Hipervnculo"/>
          </w:rPr>
          <w:t>https://huggingface.co/</w:t>
        </w:r>
      </w:hyperlink>
    </w:p>
  </w:footnote>
  <w:footnote w:id="2">
    <w:p w14:paraId="1AF7B671" w14:textId="2CA47B77" w:rsidR="00011050" w:rsidRPr="00011050" w:rsidRDefault="00011050">
      <w:pPr>
        <w:pStyle w:val="Textonotapie"/>
        <w:rPr>
          <w:lang w:val="es-419"/>
        </w:rPr>
      </w:pPr>
      <w:r>
        <w:rPr>
          <w:rStyle w:val="Refdenotaalpie"/>
        </w:rPr>
        <w:footnoteRef/>
      </w:r>
      <w:r w:rsidRPr="00011050">
        <w:rPr>
          <w:lang w:val="es-419"/>
        </w:rPr>
        <w:t xml:space="preserve"> </w:t>
      </w:r>
      <w:hyperlink r:id="rId2" w:history="1">
        <w:r w:rsidRPr="00011050">
          <w:rPr>
            <w:rStyle w:val="Hipervnculo"/>
            <w:lang w:val="es-419"/>
          </w:rPr>
          <w:t>https://digital.csic.es/handle/10261/270429</w:t>
        </w:r>
      </w:hyperlink>
    </w:p>
    <w:p w14:paraId="24F294E1" w14:textId="77777777" w:rsidR="00011050" w:rsidRPr="00011050" w:rsidRDefault="00011050">
      <w:pPr>
        <w:pStyle w:val="Textonotapie"/>
        <w:rPr>
          <w:lang w:val="es-419"/>
        </w:rPr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2D3BE5"/>
    <w:multiLevelType w:val="hybridMultilevel"/>
    <w:tmpl w:val="C21074B4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B540D4"/>
    <w:multiLevelType w:val="hybridMultilevel"/>
    <w:tmpl w:val="32A2D8C2"/>
    <w:lvl w:ilvl="0" w:tplc="E0640CC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8F6F9C"/>
    <w:multiLevelType w:val="hybridMultilevel"/>
    <w:tmpl w:val="ED7AE4D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367B4641"/>
    <w:multiLevelType w:val="hybridMultilevel"/>
    <w:tmpl w:val="F22C3FB4"/>
    <w:lvl w:ilvl="0" w:tplc="714E1E62">
      <w:numFmt w:val="bullet"/>
      <w:lvlText w:val="-"/>
      <w:lvlJc w:val="left"/>
      <w:pPr>
        <w:ind w:left="720" w:hanging="360"/>
      </w:pPr>
      <w:rPr>
        <w:rFonts w:ascii="Inter-Regular" w:eastAsia="Times New Roman" w:hAnsi="Inter-Regular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5243C3A"/>
    <w:multiLevelType w:val="hybridMultilevel"/>
    <w:tmpl w:val="DC703C80"/>
    <w:lvl w:ilvl="0" w:tplc="714E1E62">
      <w:numFmt w:val="bullet"/>
      <w:lvlText w:val="-"/>
      <w:lvlJc w:val="left"/>
      <w:pPr>
        <w:ind w:left="720" w:hanging="360"/>
      </w:pPr>
      <w:rPr>
        <w:rFonts w:ascii="Inter-Regular" w:eastAsia="Times New Roman" w:hAnsi="Inter-Regular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63A0C52"/>
    <w:multiLevelType w:val="multilevel"/>
    <w:tmpl w:val="B0705B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565534877">
    <w:abstractNumId w:val="4"/>
  </w:num>
  <w:num w:numId="2" w16cid:durableId="39328023">
    <w:abstractNumId w:val="3"/>
  </w:num>
  <w:num w:numId="3" w16cid:durableId="2015574078">
    <w:abstractNumId w:val="0"/>
  </w:num>
  <w:num w:numId="4" w16cid:durableId="1485395533">
    <w:abstractNumId w:val="5"/>
  </w:num>
  <w:num w:numId="5" w16cid:durableId="1459302051">
    <w:abstractNumId w:val="1"/>
  </w:num>
  <w:num w:numId="6" w16cid:durableId="152046434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C4134"/>
    <w:rsid w:val="0000441B"/>
    <w:rsid w:val="00011050"/>
    <w:rsid w:val="00071D19"/>
    <w:rsid w:val="000C6617"/>
    <w:rsid w:val="001251AF"/>
    <w:rsid w:val="00195E64"/>
    <w:rsid w:val="001C4134"/>
    <w:rsid w:val="001D4629"/>
    <w:rsid w:val="001F3A4A"/>
    <w:rsid w:val="00263606"/>
    <w:rsid w:val="0027225C"/>
    <w:rsid w:val="00314C64"/>
    <w:rsid w:val="0033092E"/>
    <w:rsid w:val="00356D6D"/>
    <w:rsid w:val="004208D9"/>
    <w:rsid w:val="00482B58"/>
    <w:rsid w:val="004A1A1A"/>
    <w:rsid w:val="004A7238"/>
    <w:rsid w:val="004D1E3B"/>
    <w:rsid w:val="00510750"/>
    <w:rsid w:val="00516FE3"/>
    <w:rsid w:val="00571C5E"/>
    <w:rsid w:val="005D1198"/>
    <w:rsid w:val="00636297"/>
    <w:rsid w:val="00643171"/>
    <w:rsid w:val="006909C1"/>
    <w:rsid w:val="00692F34"/>
    <w:rsid w:val="006A2D26"/>
    <w:rsid w:val="00702F7A"/>
    <w:rsid w:val="007C40B6"/>
    <w:rsid w:val="00827309"/>
    <w:rsid w:val="00840641"/>
    <w:rsid w:val="00863046"/>
    <w:rsid w:val="00874F06"/>
    <w:rsid w:val="0089573B"/>
    <w:rsid w:val="009617CE"/>
    <w:rsid w:val="009C73E5"/>
    <w:rsid w:val="009E363A"/>
    <w:rsid w:val="009F128B"/>
    <w:rsid w:val="00A77EFE"/>
    <w:rsid w:val="00A8043F"/>
    <w:rsid w:val="00AA2B3A"/>
    <w:rsid w:val="00AB54F5"/>
    <w:rsid w:val="00AC3339"/>
    <w:rsid w:val="00B51557"/>
    <w:rsid w:val="00B83862"/>
    <w:rsid w:val="00B83CFD"/>
    <w:rsid w:val="00B9785A"/>
    <w:rsid w:val="00BB55AF"/>
    <w:rsid w:val="00BC4A7D"/>
    <w:rsid w:val="00C91487"/>
    <w:rsid w:val="00CB6505"/>
    <w:rsid w:val="00CE1DD8"/>
    <w:rsid w:val="00CF3773"/>
    <w:rsid w:val="00D77F9C"/>
    <w:rsid w:val="00DD2E84"/>
    <w:rsid w:val="00DE5115"/>
    <w:rsid w:val="00DF7586"/>
    <w:rsid w:val="00F635C5"/>
    <w:rsid w:val="00F85C44"/>
    <w:rsid w:val="00FC3484"/>
    <w:rsid w:val="00FD74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F9ECD49"/>
  <w15:chartTrackingRefBased/>
  <w15:docId w15:val="{B5907145-D866-47F9-A5E2-EDB365C6D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5E64"/>
  </w:style>
  <w:style w:type="paragraph" w:styleId="Ttulo1">
    <w:name w:val="heading 1"/>
    <w:basedOn w:val="Normal"/>
    <w:link w:val="Ttulo1Car"/>
    <w:uiPriority w:val="9"/>
    <w:qFormat/>
    <w:rsid w:val="00F635C5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fontstyle01">
    <w:name w:val="fontstyle01"/>
    <w:basedOn w:val="Fuentedeprrafopredeter"/>
    <w:rsid w:val="001C4134"/>
    <w:rPr>
      <w:rFonts w:ascii="Inter-Bold" w:hAnsi="Inter-Bold" w:hint="default"/>
      <w:b/>
      <w:bCs/>
      <w:i w:val="0"/>
      <w:iCs w:val="0"/>
      <w:color w:val="000000"/>
      <w:sz w:val="60"/>
      <w:szCs w:val="60"/>
    </w:rPr>
  </w:style>
  <w:style w:type="character" w:customStyle="1" w:styleId="fontstyle11">
    <w:name w:val="fontstyle11"/>
    <w:basedOn w:val="Fuentedeprrafopredeter"/>
    <w:rsid w:val="001C4134"/>
    <w:rPr>
      <w:rFonts w:ascii="Inter-Regular" w:hAnsi="Inter-Regular" w:hint="default"/>
      <w:b w:val="0"/>
      <w:bCs w:val="0"/>
      <w:i w:val="0"/>
      <w:iCs w:val="0"/>
      <w:color w:val="000000"/>
      <w:sz w:val="24"/>
      <w:szCs w:val="24"/>
    </w:rPr>
  </w:style>
  <w:style w:type="paragraph" w:styleId="Prrafodelista">
    <w:name w:val="List Paragraph"/>
    <w:basedOn w:val="Normal"/>
    <w:uiPriority w:val="34"/>
    <w:qFormat/>
    <w:rsid w:val="00863046"/>
    <w:pPr>
      <w:ind w:left="720"/>
      <w:contextualSpacing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011050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011050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011050"/>
    <w:rPr>
      <w:vertAlign w:val="superscript"/>
    </w:rPr>
  </w:style>
  <w:style w:type="character" w:styleId="Hipervnculo">
    <w:name w:val="Hyperlink"/>
    <w:basedOn w:val="Fuentedeprrafopredeter"/>
    <w:uiPriority w:val="99"/>
    <w:unhideWhenUsed/>
    <w:rsid w:val="00011050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11050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5D1198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italic">
    <w:name w:val="italic"/>
    <w:basedOn w:val="Fuentedeprrafopredeter"/>
    <w:rsid w:val="009F128B"/>
  </w:style>
  <w:style w:type="paragraph" w:styleId="HTMLconformatoprevio">
    <w:name w:val="HTML Preformatted"/>
    <w:basedOn w:val="Normal"/>
    <w:link w:val="HTMLconformatoprevioCar"/>
    <w:uiPriority w:val="99"/>
    <w:unhideWhenUsed/>
    <w:rsid w:val="009F128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9F128B"/>
    <w:rPr>
      <w:rFonts w:ascii="Courier New" w:eastAsia="Times New Roman" w:hAnsi="Courier New" w:cs="Courier New"/>
      <w:sz w:val="20"/>
      <w:szCs w:val="20"/>
    </w:rPr>
  </w:style>
  <w:style w:type="character" w:customStyle="1" w:styleId="y2iqfc">
    <w:name w:val="y2iqfc"/>
    <w:basedOn w:val="Fuentedeprrafopredeter"/>
    <w:rsid w:val="009F128B"/>
  </w:style>
  <w:style w:type="character" w:customStyle="1" w:styleId="Ttulo1Car">
    <w:name w:val="Título 1 Car"/>
    <w:basedOn w:val="Fuentedeprrafopredeter"/>
    <w:link w:val="Ttulo1"/>
    <w:uiPriority w:val="9"/>
    <w:rsid w:val="00F635C5"/>
    <w:rPr>
      <w:rFonts w:ascii="Times New Roman" w:eastAsia="Times New Roman" w:hAnsi="Times New Roman" w:cs="Times New Roman"/>
      <w:b/>
      <w:bCs/>
      <w:kern w:val="36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327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7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52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73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34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5178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43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5907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2126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7574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1018716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05850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179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799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36152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7345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3595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24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9102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63774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159811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9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031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65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26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zenodo.org/records/8413866" TargetMode="External"/><Relationship Id="rId13" Type="http://schemas.openxmlformats.org/officeDocument/2006/relationships/hyperlink" Target="https://zenodo.org/records/4279323" TargetMode="External"/><Relationship Id="rId18" Type="http://schemas.openxmlformats.org/officeDocument/2006/relationships/hyperlink" Target="https://zenodo.org/records/2560338" TargetMode="External"/><Relationship Id="rId26" Type="http://schemas.openxmlformats.org/officeDocument/2006/relationships/hyperlink" Target="https://zenodo.org/records/7614764" TargetMode="External"/><Relationship Id="rId3" Type="http://schemas.openxmlformats.org/officeDocument/2006/relationships/styles" Target="styles.xml"/><Relationship Id="rId21" Type="http://schemas.openxmlformats.org/officeDocument/2006/relationships/hyperlink" Target="https://zenodo.org/records/8413866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zenodo.org/records/8403498" TargetMode="External"/><Relationship Id="rId17" Type="http://schemas.openxmlformats.org/officeDocument/2006/relationships/hyperlink" Target="https://zenodo.org/records/2560344" TargetMode="External"/><Relationship Id="rId25" Type="http://schemas.openxmlformats.org/officeDocument/2006/relationships/hyperlink" Target="https://www.orphadata.com/ordo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zenodo.org/records/7684093" TargetMode="External"/><Relationship Id="rId20" Type="http://schemas.openxmlformats.org/officeDocument/2006/relationships/hyperlink" Target="https://zenodo.org/records/5602914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zenodo.org/records/7116201" TargetMode="External"/><Relationship Id="rId24" Type="http://schemas.openxmlformats.org/officeDocument/2006/relationships/hyperlink" Target="https://zenodo.org/records/2560316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zenodo.org/records/3837305" TargetMode="External"/><Relationship Id="rId23" Type="http://schemas.openxmlformats.org/officeDocument/2006/relationships/hyperlink" Target="https://zenodo.org/records/3978041" TargetMode="External"/><Relationship Id="rId28" Type="http://schemas.openxmlformats.org/officeDocument/2006/relationships/theme" Target="theme/theme1.xml"/><Relationship Id="rId10" Type="http://schemas.openxmlformats.org/officeDocument/2006/relationships/hyperlink" Target="https://zenodo.org/records/4270158" TargetMode="External"/><Relationship Id="rId19" Type="http://schemas.openxmlformats.org/officeDocument/2006/relationships/hyperlink" Target="https://zenodo.org/records/2560338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zenodo.org/records/8224056" TargetMode="External"/><Relationship Id="rId14" Type="http://schemas.openxmlformats.org/officeDocument/2006/relationships/hyperlink" Target="https://zenodo.org/records/3978041" TargetMode="External"/><Relationship Id="rId22" Type="http://schemas.openxmlformats.org/officeDocument/2006/relationships/hyperlink" Target="https://zenodo.org/records/3837305" TargetMode="External"/><Relationship Id="rId27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digital.csic.es/handle/10261/270429" TargetMode="External"/><Relationship Id="rId1" Type="http://schemas.openxmlformats.org/officeDocument/2006/relationships/hyperlink" Target="https://huggingface.c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49D74C-BE98-4DD2-A727-D53F749E9D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0</TotalTime>
  <Pages>1</Pages>
  <Words>4820</Words>
  <Characters>27475</Characters>
  <Application>Microsoft Office Word</Application>
  <DocSecurity>0</DocSecurity>
  <Lines>228</Lines>
  <Paragraphs>6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onis</dc:creator>
  <cp:keywords/>
  <dc:description/>
  <cp:lastModifiedBy>Dionis</cp:lastModifiedBy>
  <cp:revision>21</cp:revision>
  <dcterms:created xsi:type="dcterms:W3CDTF">2024-03-18T18:33:00Z</dcterms:created>
  <dcterms:modified xsi:type="dcterms:W3CDTF">2024-04-05T0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7G0MfjQL"/&gt;&lt;style id="http://www.zotero.org/styles/ieee" locale="es-E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